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FF96DD1" w:rsidR="006305D7" w:rsidRPr="00BB42E7" w:rsidRDefault="006305D7" w:rsidP="00150D36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BB42E7">
        <w:rPr>
          <w:rFonts w:asciiTheme="minorHAnsi" w:hAnsiTheme="minorHAnsi" w:cstheme="minorHAnsi"/>
          <w:b/>
          <w:bCs/>
        </w:rPr>
        <w:t>TITLE:</w:t>
      </w:r>
      <w:r w:rsidRPr="00BB42E7">
        <w:rPr>
          <w:rFonts w:asciiTheme="minorHAnsi" w:hAnsiTheme="minorHAnsi" w:cstheme="minorHAnsi"/>
        </w:rPr>
        <w:t xml:space="preserve"> </w:t>
      </w:r>
    </w:p>
    <w:p w14:paraId="0C76090E" w14:textId="7F9E78F9" w:rsidR="007A4DD6" w:rsidRPr="00BB42E7" w:rsidRDefault="00782285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Facile Synthesis of Colloidal Lead Halide Perovskite Nanoplatelets via Ligand-Assisted Reprecipitation </w:t>
      </w:r>
    </w:p>
    <w:p w14:paraId="2E300B21" w14:textId="77777777" w:rsidR="007A4DD6" w:rsidRPr="00BB42E7" w:rsidRDefault="007A4DD6" w:rsidP="00150D36">
      <w:pPr>
        <w:rPr>
          <w:rFonts w:asciiTheme="minorHAnsi" w:hAnsiTheme="minorHAnsi" w:cstheme="minorHAnsi"/>
          <w:b/>
          <w:bCs/>
        </w:rPr>
      </w:pPr>
    </w:p>
    <w:p w14:paraId="3D080DA3" w14:textId="665F6783" w:rsidR="006305D7" w:rsidRPr="00BB42E7" w:rsidRDefault="006305D7" w:rsidP="00150D36">
      <w:pPr>
        <w:rPr>
          <w:rFonts w:asciiTheme="minorHAnsi" w:hAnsiTheme="minorHAnsi" w:cstheme="minorHAnsi"/>
          <w:color w:val="808080" w:themeColor="background1" w:themeShade="80"/>
        </w:rPr>
      </w:pPr>
      <w:r w:rsidRPr="00BB42E7">
        <w:rPr>
          <w:rFonts w:asciiTheme="minorHAnsi" w:hAnsiTheme="minorHAnsi" w:cstheme="minorHAnsi"/>
          <w:b/>
          <w:bCs/>
        </w:rPr>
        <w:t>AUTHORS</w:t>
      </w:r>
      <w:r w:rsidR="000B662E" w:rsidRPr="00BB42E7">
        <w:rPr>
          <w:rFonts w:asciiTheme="minorHAnsi" w:hAnsiTheme="minorHAnsi" w:cstheme="minorHAnsi"/>
          <w:b/>
          <w:bCs/>
        </w:rPr>
        <w:t xml:space="preserve"> </w:t>
      </w:r>
      <w:r w:rsidR="00086FF5" w:rsidRPr="00BB42E7">
        <w:rPr>
          <w:rFonts w:asciiTheme="minorHAnsi" w:hAnsiTheme="minorHAnsi" w:cstheme="minorHAnsi"/>
          <w:b/>
          <w:bCs/>
        </w:rPr>
        <w:t xml:space="preserve">AND </w:t>
      </w:r>
      <w:r w:rsidR="000B662E" w:rsidRPr="00BB42E7">
        <w:rPr>
          <w:rFonts w:asciiTheme="minorHAnsi" w:hAnsiTheme="minorHAnsi" w:cstheme="minorHAnsi"/>
          <w:b/>
          <w:bCs/>
        </w:rPr>
        <w:t>AFFILIATIONS</w:t>
      </w:r>
      <w:r w:rsidRPr="00BB42E7">
        <w:rPr>
          <w:rFonts w:asciiTheme="minorHAnsi" w:hAnsiTheme="minorHAnsi" w:cstheme="minorHAnsi"/>
          <w:b/>
          <w:bCs/>
        </w:rPr>
        <w:t xml:space="preserve">: </w:t>
      </w:r>
    </w:p>
    <w:p w14:paraId="60FCB589" w14:textId="7732BE61" w:rsidR="00D04A95" w:rsidRPr="00BB42E7" w:rsidRDefault="00052518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Seung </w:t>
      </w:r>
      <w:proofErr w:type="spellStart"/>
      <w:r w:rsidRPr="00BB42E7">
        <w:rPr>
          <w:rFonts w:asciiTheme="minorHAnsi" w:hAnsiTheme="minorHAnsi" w:cstheme="minorHAnsi"/>
          <w:color w:val="auto"/>
        </w:rPr>
        <w:t>Kyun</w:t>
      </w:r>
      <w:proofErr w:type="spellEnd"/>
      <w:r w:rsidRPr="00BB42E7">
        <w:rPr>
          <w:rFonts w:asciiTheme="minorHAnsi" w:hAnsiTheme="minorHAnsi" w:cstheme="minorHAnsi"/>
          <w:color w:val="auto"/>
        </w:rPr>
        <w:t xml:space="preserve"> Ha</w:t>
      </w:r>
      <w:r w:rsidR="00BB42E7" w:rsidRPr="00BB42E7">
        <w:rPr>
          <w:rFonts w:asciiTheme="minorHAnsi" w:hAnsiTheme="minorHAnsi" w:cstheme="minorHAnsi"/>
          <w:color w:val="auto"/>
          <w:vertAlign w:val="superscript"/>
        </w:rPr>
        <w:t>1</w:t>
      </w:r>
      <w:r w:rsidR="002920F7" w:rsidRPr="00BB42E7">
        <w:rPr>
          <w:rFonts w:asciiTheme="minorHAnsi" w:hAnsiTheme="minorHAnsi" w:cstheme="minorHAnsi"/>
          <w:color w:val="auto"/>
        </w:rPr>
        <w:t xml:space="preserve"> and</w:t>
      </w:r>
      <w:r w:rsidRPr="00BB42E7">
        <w:rPr>
          <w:rFonts w:asciiTheme="minorHAnsi" w:hAnsiTheme="minorHAnsi" w:cstheme="minorHAnsi"/>
          <w:color w:val="auto"/>
        </w:rPr>
        <w:t xml:space="preserve"> William A. Tisdale</w:t>
      </w:r>
      <w:r w:rsidR="00BB42E7" w:rsidRPr="00BB42E7">
        <w:rPr>
          <w:rFonts w:asciiTheme="minorHAnsi" w:hAnsiTheme="minorHAnsi" w:cstheme="minorHAnsi"/>
          <w:color w:val="auto"/>
          <w:vertAlign w:val="superscript"/>
        </w:rPr>
        <w:t>1</w:t>
      </w:r>
    </w:p>
    <w:p w14:paraId="07CA8B53" w14:textId="0791F3C3" w:rsidR="00052518" w:rsidRPr="00BB42E7" w:rsidRDefault="00A96E76" w:rsidP="00150D36">
      <w:pPr>
        <w:rPr>
          <w:rFonts w:asciiTheme="minorHAnsi" w:hAnsiTheme="minorHAnsi" w:cstheme="minorHAnsi"/>
          <w:color w:val="auto"/>
        </w:rPr>
      </w:pPr>
      <w:bookmarkStart w:id="0" w:name="_GoBack"/>
      <w:r w:rsidRPr="00A96E76">
        <w:rPr>
          <w:rFonts w:asciiTheme="minorHAnsi" w:hAnsiTheme="minorHAnsi" w:cstheme="minorHAnsi"/>
          <w:color w:val="auto"/>
          <w:vertAlign w:val="superscript"/>
        </w:rPr>
        <w:t>1</w:t>
      </w:r>
      <w:bookmarkEnd w:id="0"/>
      <w:r w:rsidR="00052518" w:rsidRPr="00BB42E7">
        <w:rPr>
          <w:rFonts w:asciiTheme="minorHAnsi" w:hAnsiTheme="minorHAnsi" w:cstheme="minorHAnsi"/>
          <w:color w:val="auto"/>
        </w:rPr>
        <w:t>Department of Chemical Engineering, Massachusetts Institute of Technology, Cambridge, MA, USA</w:t>
      </w:r>
    </w:p>
    <w:p w14:paraId="44BC2C19" w14:textId="77777777" w:rsidR="00052518" w:rsidRPr="00BB42E7" w:rsidRDefault="00052518" w:rsidP="00150D36">
      <w:pPr>
        <w:jc w:val="left"/>
        <w:rPr>
          <w:rFonts w:asciiTheme="minorHAnsi" w:hAnsiTheme="minorHAnsi" w:cstheme="minorHAnsi"/>
          <w:bCs/>
          <w:color w:val="auto"/>
        </w:rPr>
      </w:pPr>
    </w:p>
    <w:p w14:paraId="38D9B4D1" w14:textId="1035B40F" w:rsidR="00052518" w:rsidRPr="00BB42E7" w:rsidRDefault="00052518" w:rsidP="00150D36">
      <w:pPr>
        <w:jc w:val="left"/>
        <w:rPr>
          <w:rFonts w:asciiTheme="minorHAnsi" w:hAnsiTheme="minorHAnsi" w:cstheme="minorHAnsi"/>
          <w:bCs/>
          <w:color w:val="auto"/>
        </w:rPr>
      </w:pPr>
      <w:r w:rsidRPr="00BB42E7">
        <w:rPr>
          <w:rFonts w:asciiTheme="minorHAnsi" w:hAnsiTheme="minorHAnsi" w:cstheme="minorHAnsi"/>
          <w:bCs/>
          <w:color w:val="auto"/>
        </w:rPr>
        <w:t>Corresponding Author:</w:t>
      </w:r>
      <w:r w:rsidRPr="00BB42E7">
        <w:rPr>
          <w:rFonts w:asciiTheme="minorHAnsi" w:hAnsiTheme="minorHAnsi" w:cstheme="minorHAnsi"/>
          <w:bCs/>
          <w:color w:val="auto"/>
        </w:rPr>
        <w:br/>
        <w:t>William A. Tisdale</w:t>
      </w:r>
    </w:p>
    <w:p w14:paraId="12424E5E" w14:textId="45228160" w:rsidR="00052518" w:rsidRPr="00BB42E7" w:rsidRDefault="00052518" w:rsidP="00150D36">
      <w:pPr>
        <w:rPr>
          <w:rFonts w:asciiTheme="minorHAnsi" w:hAnsiTheme="minorHAnsi" w:cstheme="minorHAnsi"/>
          <w:bCs/>
          <w:color w:val="auto"/>
        </w:rPr>
      </w:pPr>
      <w:r w:rsidRPr="00BB42E7">
        <w:rPr>
          <w:rFonts w:asciiTheme="minorHAnsi" w:hAnsiTheme="minorHAnsi" w:cstheme="minorHAnsi"/>
          <w:bCs/>
          <w:color w:val="auto"/>
        </w:rPr>
        <w:t>tisdale@mit.edu</w:t>
      </w:r>
    </w:p>
    <w:p w14:paraId="75580FD3" w14:textId="77777777" w:rsidR="00052518" w:rsidRPr="00BB42E7" w:rsidRDefault="00052518" w:rsidP="00150D36">
      <w:pPr>
        <w:rPr>
          <w:rFonts w:asciiTheme="minorHAnsi" w:hAnsiTheme="minorHAnsi" w:cstheme="minorHAnsi"/>
          <w:bCs/>
          <w:color w:val="auto"/>
        </w:rPr>
      </w:pPr>
    </w:p>
    <w:p w14:paraId="6DF18B70" w14:textId="6DBCD336" w:rsidR="00052518" w:rsidRPr="00BB42E7" w:rsidRDefault="00052518" w:rsidP="00150D36">
      <w:pPr>
        <w:rPr>
          <w:rFonts w:asciiTheme="minorHAnsi" w:hAnsiTheme="minorHAnsi" w:cstheme="minorHAnsi"/>
          <w:bCs/>
          <w:color w:val="auto"/>
        </w:rPr>
      </w:pPr>
      <w:r w:rsidRPr="00BB42E7">
        <w:rPr>
          <w:rFonts w:asciiTheme="minorHAnsi" w:hAnsiTheme="minorHAnsi" w:cstheme="minorHAnsi"/>
          <w:bCs/>
          <w:color w:val="auto"/>
        </w:rPr>
        <w:t>Email Addresses of authors:</w:t>
      </w:r>
    </w:p>
    <w:p w14:paraId="7E665FB0" w14:textId="45E5C498" w:rsidR="00052518" w:rsidRPr="00BB42E7" w:rsidRDefault="00052518" w:rsidP="00150D36">
      <w:pPr>
        <w:rPr>
          <w:rFonts w:asciiTheme="minorHAnsi" w:hAnsiTheme="minorHAnsi" w:cstheme="minorHAnsi"/>
          <w:bCs/>
          <w:color w:val="auto"/>
        </w:rPr>
      </w:pPr>
      <w:r w:rsidRPr="00BB42E7">
        <w:rPr>
          <w:rFonts w:asciiTheme="minorHAnsi" w:hAnsiTheme="minorHAnsi" w:cstheme="minorHAnsi"/>
          <w:bCs/>
          <w:color w:val="auto"/>
        </w:rPr>
        <w:t xml:space="preserve">Seung </w:t>
      </w:r>
      <w:proofErr w:type="spellStart"/>
      <w:r w:rsidRPr="00BB42E7">
        <w:rPr>
          <w:rFonts w:asciiTheme="minorHAnsi" w:hAnsiTheme="minorHAnsi" w:cstheme="minorHAnsi"/>
          <w:bCs/>
          <w:color w:val="auto"/>
        </w:rPr>
        <w:t>Kyun</w:t>
      </w:r>
      <w:proofErr w:type="spellEnd"/>
      <w:r w:rsidRPr="00BB42E7">
        <w:rPr>
          <w:rFonts w:asciiTheme="minorHAnsi" w:hAnsiTheme="minorHAnsi" w:cstheme="minorHAnsi"/>
          <w:bCs/>
          <w:color w:val="auto"/>
        </w:rPr>
        <w:t xml:space="preserve"> Ha (skha89@mit.edu)</w:t>
      </w:r>
    </w:p>
    <w:p w14:paraId="70593B5A" w14:textId="77777777" w:rsidR="00052518" w:rsidRPr="00BB42E7" w:rsidRDefault="00052518" w:rsidP="00150D36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385CD034" w:rsidR="006305D7" w:rsidRPr="00BB42E7" w:rsidRDefault="006305D7" w:rsidP="00150D36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BB42E7">
        <w:rPr>
          <w:rFonts w:asciiTheme="minorHAnsi" w:hAnsiTheme="minorHAnsi" w:cstheme="minorHAnsi"/>
          <w:b/>
          <w:bCs/>
        </w:rPr>
        <w:t>KEYWORDS:</w:t>
      </w:r>
    </w:p>
    <w:p w14:paraId="6C0B0781" w14:textId="281B3E12" w:rsidR="007A4DD6" w:rsidRPr="00BB42E7" w:rsidRDefault="00150D36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c</w:t>
      </w:r>
      <w:r w:rsidR="00223E20" w:rsidRPr="00BB42E7">
        <w:rPr>
          <w:rFonts w:asciiTheme="minorHAnsi" w:hAnsiTheme="minorHAnsi" w:cstheme="minorHAnsi"/>
          <w:color w:val="auto"/>
        </w:rPr>
        <w:t xml:space="preserve">olloid, lead halide, perovskite, nanoplatelet, </w:t>
      </w:r>
      <w:r w:rsidR="00784E16" w:rsidRPr="00BB42E7">
        <w:rPr>
          <w:rFonts w:asciiTheme="minorHAnsi" w:hAnsiTheme="minorHAnsi" w:cstheme="minorHAnsi"/>
          <w:color w:val="auto"/>
        </w:rPr>
        <w:t xml:space="preserve">nanosheet, nanocrystal, </w:t>
      </w:r>
      <w:proofErr w:type="spellStart"/>
      <w:r w:rsidR="00223E20" w:rsidRPr="00BB42E7">
        <w:rPr>
          <w:rFonts w:asciiTheme="minorHAnsi" w:hAnsiTheme="minorHAnsi" w:cstheme="minorHAnsi"/>
          <w:color w:val="auto"/>
        </w:rPr>
        <w:t>Ruddlesden</w:t>
      </w:r>
      <w:proofErr w:type="spellEnd"/>
      <w:r w:rsidR="00223E20" w:rsidRPr="00BB42E7">
        <w:rPr>
          <w:rFonts w:asciiTheme="minorHAnsi" w:hAnsiTheme="minorHAnsi" w:cstheme="minorHAnsi"/>
          <w:color w:val="auto"/>
        </w:rPr>
        <w:t>-Popper, 2D, quantum confinement, reprecipitation</w:t>
      </w:r>
    </w:p>
    <w:p w14:paraId="1CB4E390" w14:textId="77777777" w:rsidR="006305D7" w:rsidRPr="00BB42E7" w:rsidRDefault="006305D7" w:rsidP="00150D36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540E8C8D" w:rsidR="006305D7" w:rsidRPr="00BB42E7" w:rsidRDefault="00086FF5" w:rsidP="00150D36">
      <w:pPr>
        <w:rPr>
          <w:rFonts w:asciiTheme="minorHAnsi" w:hAnsiTheme="minorHAnsi" w:cstheme="minorHAnsi"/>
        </w:rPr>
      </w:pPr>
      <w:r w:rsidRPr="00BB42E7">
        <w:rPr>
          <w:rFonts w:asciiTheme="minorHAnsi" w:hAnsiTheme="minorHAnsi" w:cstheme="minorHAnsi"/>
          <w:b/>
          <w:bCs/>
        </w:rPr>
        <w:t>SUMMARY</w:t>
      </w:r>
      <w:r w:rsidR="006305D7" w:rsidRPr="00BB42E7">
        <w:rPr>
          <w:rFonts w:asciiTheme="minorHAnsi" w:hAnsiTheme="minorHAnsi" w:cstheme="minorHAnsi"/>
          <w:b/>
          <w:bCs/>
        </w:rPr>
        <w:t>:</w:t>
      </w:r>
    </w:p>
    <w:p w14:paraId="761028D6" w14:textId="2F51FCC8" w:rsidR="006305D7" w:rsidRPr="00BB42E7" w:rsidRDefault="00845008" w:rsidP="00150D36">
      <w:pPr>
        <w:rPr>
          <w:rFonts w:ascii="Arial" w:hAnsi="Arial" w:cs="Arial"/>
          <w:color w:val="auto"/>
          <w:shd w:val="clear" w:color="auto" w:fill="FFFFFF"/>
        </w:rPr>
      </w:pPr>
      <w:r w:rsidRPr="00BB42E7">
        <w:rPr>
          <w:rFonts w:asciiTheme="minorHAnsi" w:hAnsiTheme="minorHAnsi" w:cstheme="minorHAnsi"/>
          <w:color w:val="auto"/>
        </w:rPr>
        <w:t xml:space="preserve">This work demonstrates facile room-temperature synthesis of colloidal </w:t>
      </w:r>
      <w:r w:rsidR="000967BB" w:rsidRPr="00BB42E7">
        <w:rPr>
          <w:rFonts w:asciiTheme="minorHAnsi" w:hAnsiTheme="minorHAnsi" w:cstheme="minorHAnsi"/>
          <w:color w:val="auto"/>
        </w:rPr>
        <w:t xml:space="preserve">quantum-confined </w:t>
      </w:r>
      <w:r w:rsidRPr="00BB42E7">
        <w:rPr>
          <w:rFonts w:asciiTheme="minorHAnsi" w:hAnsiTheme="minorHAnsi" w:cstheme="minorHAnsi"/>
          <w:color w:val="auto"/>
        </w:rPr>
        <w:t>lead halide perovskite</w:t>
      </w:r>
      <w:r w:rsidR="000967BB" w:rsidRPr="00BB42E7">
        <w:rPr>
          <w:rFonts w:asciiTheme="minorHAnsi" w:hAnsiTheme="minorHAnsi" w:cstheme="minorHAnsi"/>
          <w:color w:val="auto"/>
        </w:rPr>
        <w:t xml:space="preserve"> nanoplatelets</w:t>
      </w:r>
      <w:r w:rsidR="005D6C9E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by ligand-assisted reprecipitation method. Synthesized nanoplatelets show </w:t>
      </w:r>
      <w:r w:rsidR="000967BB" w:rsidRPr="00BB42E7">
        <w:rPr>
          <w:rFonts w:asciiTheme="minorHAnsi" w:hAnsiTheme="minorHAnsi" w:cstheme="minorHAnsi"/>
          <w:color w:val="auto"/>
        </w:rPr>
        <w:t xml:space="preserve">spectrally narrow optical features and continuous </w:t>
      </w:r>
      <w:r w:rsidRPr="00BB42E7">
        <w:rPr>
          <w:rFonts w:asciiTheme="minorHAnsi" w:hAnsiTheme="minorHAnsi" w:cstheme="minorHAnsi"/>
          <w:color w:val="auto"/>
        </w:rPr>
        <w:t>spectral tunability throughout the visible range</w:t>
      </w:r>
      <w:r w:rsidR="000967BB" w:rsidRPr="00BB42E7">
        <w:rPr>
          <w:rFonts w:asciiTheme="minorHAnsi" w:hAnsiTheme="minorHAnsi" w:cstheme="minorHAnsi"/>
          <w:color w:val="auto"/>
        </w:rPr>
        <w:t xml:space="preserve"> by varying the composition and thickness</w:t>
      </w:r>
      <w:r w:rsidR="0042601A" w:rsidRPr="00BB42E7">
        <w:rPr>
          <w:rFonts w:asciiTheme="minorHAnsi" w:hAnsiTheme="minorHAnsi" w:cstheme="minorHAnsi"/>
          <w:color w:val="auto"/>
        </w:rPr>
        <w:t>es</w:t>
      </w:r>
      <w:r w:rsidR="000967BB" w:rsidRPr="00BB42E7">
        <w:rPr>
          <w:rFonts w:asciiTheme="minorHAnsi" w:hAnsiTheme="minorHAnsi" w:cstheme="minorHAnsi"/>
          <w:color w:val="auto"/>
        </w:rPr>
        <w:t>.</w:t>
      </w:r>
    </w:p>
    <w:p w14:paraId="76F47F72" w14:textId="77777777" w:rsidR="000967BB" w:rsidRPr="00BB42E7" w:rsidRDefault="000967BB" w:rsidP="00150D36">
      <w:pPr>
        <w:rPr>
          <w:rFonts w:asciiTheme="minorHAnsi" w:hAnsiTheme="minorHAnsi" w:cstheme="minorHAnsi"/>
        </w:rPr>
      </w:pPr>
    </w:p>
    <w:p w14:paraId="01C672B2" w14:textId="21D021B9" w:rsidR="00616955" w:rsidRPr="00BB42E7" w:rsidRDefault="006305D7" w:rsidP="00150D36">
      <w:pPr>
        <w:rPr>
          <w:rFonts w:asciiTheme="minorHAnsi" w:hAnsiTheme="minorHAnsi" w:cstheme="minorHAnsi"/>
          <w:i/>
          <w:color w:val="808080"/>
        </w:rPr>
      </w:pPr>
      <w:r w:rsidRPr="00BB42E7">
        <w:rPr>
          <w:rFonts w:asciiTheme="minorHAnsi" w:hAnsiTheme="minorHAnsi" w:cstheme="minorHAnsi"/>
          <w:b/>
          <w:bCs/>
        </w:rPr>
        <w:t>ABSTRACT:</w:t>
      </w:r>
    </w:p>
    <w:p w14:paraId="4CE6D877" w14:textId="0E4DBDB9" w:rsidR="00FA5D7B" w:rsidRPr="00BB42E7" w:rsidRDefault="008911C1" w:rsidP="00150D36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In this work,</w:t>
      </w:r>
      <w:r w:rsidR="00102012" w:rsidRPr="00BB42E7">
        <w:rPr>
          <w:rFonts w:asciiTheme="minorHAnsi" w:hAnsiTheme="minorHAnsi" w:cstheme="minorHAnsi"/>
          <w:color w:val="auto"/>
        </w:rPr>
        <w:t xml:space="preserve"> w</w:t>
      </w:r>
      <w:r w:rsidR="00174212" w:rsidRPr="00BB42E7">
        <w:rPr>
          <w:rFonts w:asciiTheme="minorHAnsi" w:hAnsiTheme="minorHAnsi" w:cstheme="minorHAnsi"/>
          <w:color w:val="auto"/>
        </w:rPr>
        <w:t>e demonstrate a facile method for colloidal lead</w:t>
      </w:r>
      <w:r w:rsidR="002909A4" w:rsidRPr="00BB42E7">
        <w:rPr>
          <w:rFonts w:asciiTheme="minorHAnsi" w:hAnsiTheme="minorHAnsi" w:cstheme="minorHAnsi"/>
          <w:color w:val="auto"/>
        </w:rPr>
        <w:t xml:space="preserve"> halide perovskite nanoplatelet</w:t>
      </w:r>
      <w:r w:rsidR="00FD60AB" w:rsidRPr="00BB42E7">
        <w:rPr>
          <w:rFonts w:asciiTheme="minorHAnsi" w:hAnsiTheme="minorHAnsi" w:cstheme="minorHAnsi"/>
          <w:color w:val="auto"/>
        </w:rPr>
        <w:t xml:space="preserve"> </w:t>
      </w:r>
      <w:r w:rsidR="00931579" w:rsidRPr="00BB42E7">
        <w:rPr>
          <w:rFonts w:asciiTheme="minorHAnsi" w:hAnsiTheme="minorHAnsi" w:cstheme="minorHAnsi"/>
          <w:color w:val="auto"/>
        </w:rPr>
        <w:t xml:space="preserve">synthesis </w:t>
      </w:r>
      <w:r w:rsidR="00AF1F58" w:rsidRPr="00BB42E7">
        <w:rPr>
          <w:rFonts w:asciiTheme="minorHAnsi" w:hAnsiTheme="minorHAnsi" w:cstheme="minorHAnsi"/>
          <w:color w:val="auto"/>
        </w:rPr>
        <w:t>(</w:t>
      </w:r>
      <w:r w:rsidR="00110792" w:rsidRPr="00BB42E7">
        <w:rPr>
          <w:rFonts w:asciiTheme="minorHAnsi" w:hAnsiTheme="minorHAnsi" w:cstheme="minorHAnsi"/>
          <w:color w:val="auto"/>
        </w:rPr>
        <w:t>Chemical f</w:t>
      </w:r>
      <w:r w:rsidR="00AF1F58" w:rsidRPr="00BB42E7">
        <w:rPr>
          <w:rFonts w:asciiTheme="minorHAnsi" w:hAnsiTheme="minorHAnsi" w:cstheme="minorHAnsi"/>
          <w:color w:val="auto"/>
        </w:rPr>
        <w:t>ormula: L</w:t>
      </w:r>
      <w:r w:rsidR="00AF1F58"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="00AF1F58" w:rsidRPr="00BB42E7">
        <w:rPr>
          <w:rFonts w:asciiTheme="minorHAnsi" w:hAnsiTheme="minorHAnsi" w:cstheme="minorHAnsi"/>
          <w:color w:val="auto"/>
        </w:rPr>
        <w:t>[ABX</w:t>
      </w:r>
      <w:r w:rsidR="00AF1F58" w:rsidRPr="00BB42E7">
        <w:rPr>
          <w:rFonts w:asciiTheme="minorHAnsi" w:hAnsiTheme="minorHAnsi" w:cstheme="minorHAnsi"/>
          <w:color w:val="auto"/>
          <w:vertAlign w:val="subscript"/>
        </w:rPr>
        <w:t>3</w:t>
      </w:r>
      <w:r w:rsidR="00AF1F58" w:rsidRPr="00BB42E7">
        <w:rPr>
          <w:rFonts w:asciiTheme="minorHAnsi" w:hAnsiTheme="minorHAnsi" w:cstheme="minorHAnsi"/>
          <w:color w:val="auto"/>
        </w:rPr>
        <w:t>]</w:t>
      </w:r>
      <w:r w:rsidR="00AF1F58" w:rsidRPr="00BB42E7">
        <w:rPr>
          <w:rFonts w:asciiTheme="minorHAnsi" w:hAnsiTheme="minorHAnsi" w:cstheme="minorHAnsi"/>
          <w:i/>
          <w:color w:val="auto"/>
          <w:vertAlign w:val="subscript"/>
        </w:rPr>
        <w:t>n</w:t>
      </w:r>
      <w:r w:rsidR="00AF1F58" w:rsidRPr="00BB42E7">
        <w:rPr>
          <w:rFonts w:asciiTheme="minorHAnsi" w:hAnsiTheme="minorHAnsi" w:cstheme="minorHAnsi"/>
          <w:color w:val="auto"/>
          <w:vertAlign w:val="subscript"/>
        </w:rPr>
        <w:t>-1</w:t>
      </w:r>
      <w:r w:rsidR="00AF1F58" w:rsidRPr="00BB42E7">
        <w:rPr>
          <w:rFonts w:asciiTheme="minorHAnsi" w:hAnsiTheme="minorHAnsi" w:cstheme="minorHAnsi"/>
          <w:color w:val="auto"/>
        </w:rPr>
        <w:t>BX</w:t>
      </w:r>
      <w:r w:rsidR="00AF1F58" w:rsidRPr="00BB42E7">
        <w:rPr>
          <w:rFonts w:asciiTheme="minorHAnsi" w:hAnsiTheme="minorHAnsi" w:cstheme="minorHAnsi"/>
          <w:color w:val="auto"/>
          <w:vertAlign w:val="subscript"/>
        </w:rPr>
        <w:t>4</w:t>
      </w:r>
      <w:r w:rsidR="00AF1F58" w:rsidRPr="00BB42E7">
        <w:rPr>
          <w:rFonts w:asciiTheme="minorHAnsi" w:hAnsiTheme="minorHAnsi" w:cstheme="minorHAnsi"/>
          <w:color w:val="auto"/>
        </w:rPr>
        <w:t xml:space="preserve">, L: butylammonium and </w:t>
      </w:r>
      <w:proofErr w:type="spellStart"/>
      <w:r w:rsidR="00AF1F58" w:rsidRPr="00BB42E7">
        <w:rPr>
          <w:rFonts w:asciiTheme="minorHAnsi" w:hAnsiTheme="minorHAnsi" w:cstheme="minorHAnsi"/>
          <w:color w:val="auto"/>
        </w:rPr>
        <w:t>octylammonium</w:t>
      </w:r>
      <w:proofErr w:type="spellEnd"/>
      <w:r w:rsidR="00AF1F58" w:rsidRPr="00BB42E7">
        <w:rPr>
          <w:rFonts w:asciiTheme="minorHAnsi" w:hAnsiTheme="minorHAnsi" w:cstheme="minorHAnsi"/>
          <w:color w:val="auto"/>
        </w:rPr>
        <w:t xml:space="preserve">, A: methylammonium or </w:t>
      </w:r>
      <w:proofErr w:type="spellStart"/>
      <w:r w:rsidR="00AF1F58" w:rsidRPr="00BB42E7">
        <w:rPr>
          <w:rFonts w:asciiTheme="minorHAnsi" w:hAnsiTheme="minorHAnsi" w:cstheme="minorHAnsi"/>
          <w:color w:val="auto"/>
        </w:rPr>
        <w:t>formamidinium</w:t>
      </w:r>
      <w:proofErr w:type="spellEnd"/>
      <w:r w:rsidR="00AF1F58" w:rsidRPr="00BB42E7">
        <w:rPr>
          <w:rFonts w:asciiTheme="minorHAnsi" w:hAnsiTheme="minorHAnsi" w:cstheme="minorHAnsi"/>
          <w:color w:val="auto"/>
        </w:rPr>
        <w:t xml:space="preserve">, B: lead, X: bromide </w:t>
      </w:r>
      <w:r w:rsidR="00F919CE" w:rsidRPr="00BB42E7">
        <w:rPr>
          <w:rFonts w:asciiTheme="minorHAnsi" w:hAnsiTheme="minorHAnsi" w:cstheme="minorHAnsi"/>
          <w:color w:val="auto"/>
        </w:rPr>
        <w:t xml:space="preserve">and </w:t>
      </w:r>
      <w:r w:rsidR="00AF1F58" w:rsidRPr="00BB42E7">
        <w:rPr>
          <w:rFonts w:asciiTheme="minorHAnsi" w:hAnsiTheme="minorHAnsi" w:cstheme="minorHAnsi"/>
          <w:color w:val="auto"/>
        </w:rPr>
        <w:t xml:space="preserve">iodide, </w:t>
      </w:r>
      <w:r w:rsidR="00AF1F58" w:rsidRPr="00BB42E7">
        <w:rPr>
          <w:rFonts w:asciiTheme="minorHAnsi" w:hAnsiTheme="minorHAnsi" w:cstheme="minorHAnsi"/>
          <w:i/>
          <w:color w:val="auto"/>
        </w:rPr>
        <w:t>n</w:t>
      </w:r>
      <w:r w:rsidR="00AF1F58" w:rsidRPr="00BB42E7">
        <w:rPr>
          <w:rFonts w:asciiTheme="minorHAnsi" w:hAnsiTheme="minorHAnsi" w:cstheme="minorHAnsi"/>
          <w:color w:val="auto"/>
        </w:rPr>
        <w:t>: number of [BX</w:t>
      </w:r>
      <w:r w:rsidR="00AF1F58" w:rsidRPr="00BB42E7">
        <w:rPr>
          <w:rFonts w:asciiTheme="minorHAnsi" w:hAnsiTheme="minorHAnsi" w:cstheme="minorHAnsi"/>
          <w:color w:val="auto"/>
          <w:vertAlign w:val="subscript"/>
        </w:rPr>
        <w:t>6</w:t>
      </w:r>
      <w:r w:rsidR="00AF1F58" w:rsidRPr="00BB42E7">
        <w:rPr>
          <w:rFonts w:asciiTheme="minorHAnsi" w:hAnsiTheme="minorHAnsi" w:cstheme="minorHAnsi"/>
          <w:color w:val="auto"/>
        </w:rPr>
        <w:t>]</w:t>
      </w:r>
      <w:r w:rsidR="00AF1F58" w:rsidRPr="00BB42E7">
        <w:rPr>
          <w:rFonts w:asciiTheme="minorHAnsi" w:hAnsiTheme="minorHAnsi" w:cstheme="minorHAnsi"/>
          <w:color w:val="auto"/>
          <w:vertAlign w:val="superscript"/>
        </w:rPr>
        <w:t>4-</w:t>
      </w:r>
      <w:r w:rsidR="00AF1F58" w:rsidRPr="00BB42E7">
        <w:rPr>
          <w:rFonts w:asciiTheme="minorHAnsi" w:hAnsiTheme="minorHAnsi" w:cstheme="minorHAnsi"/>
          <w:color w:val="auto"/>
        </w:rPr>
        <w:t xml:space="preserve"> octahedral layers in the direction of nanoplatelet thickness) </w:t>
      </w:r>
      <w:r w:rsidR="00FD60AB" w:rsidRPr="00BB42E7">
        <w:rPr>
          <w:rFonts w:asciiTheme="minorHAnsi" w:hAnsiTheme="minorHAnsi" w:cstheme="minorHAnsi"/>
          <w:color w:val="auto"/>
        </w:rPr>
        <w:t xml:space="preserve">via ligand-assisted reprecipitation. Individual perovskite precursor solutions are prepared by dissolving </w:t>
      </w:r>
      <w:r w:rsidR="0087514A" w:rsidRPr="00BB42E7">
        <w:rPr>
          <w:rFonts w:asciiTheme="minorHAnsi" w:hAnsiTheme="minorHAnsi" w:cstheme="minorHAnsi"/>
          <w:color w:val="auto"/>
        </w:rPr>
        <w:t xml:space="preserve">each </w:t>
      </w:r>
      <w:r w:rsidR="004A5933" w:rsidRPr="00BB42E7">
        <w:rPr>
          <w:rFonts w:asciiTheme="minorHAnsi" w:hAnsiTheme="minorHAnsi" w:cstheme="minorHAnsi"/>
          <w:color w:val="auto"/>
        </w:rPr>
        <w:t xml:space="preserve">nanoplatelet constituent </w:t>
      </w:r>
      <w:r w:rsidR="0087514A" w:rsidRPr="00BB42E7">
        <w:rPr>
          <w:rFonts w:asciiTheme="minorHAnsi" w:hAnsiTheme="minorHAnsi" w:cstheme="minorHAnsi"/>
          <w:color w:val="auto"/>
        </w:rPr>
        <w:t>salt</w:t>
      </w:r>
      <w:r w:rsidR="00FD60AB" w:rsidRPr="00BB42E7">
        <w:rPr>
          <w:rFonts w:asciiTheme="minorHAnsi" w:hAnsiTheme="minorHAnsi" w:cstheme="minorHAnsi"/>
          <w:color w:val="auto"/>
        </w:rPr>
        <w:t xml:space="preserve"> </w:t>
      </w:r>
      <w:r w:rsidR="0087514A" w:rsidRPr="00BB42E7">
        <w:rPr>
          <w:rFonts w:asciiTheme="minorHAnsi" w:hAnsiTheme="minorHAnsi" w:cstheme="minorHAnsi"/>
          <w:color w:val="auto"/>
        </w:rPr>
        <w:t>in N,N-dimethylformamide (DMF)</w:t>
      </w:r>
      <w:r w:rsidR="00A37634" w:rsidRPr="00BB42E7">
        <w:rPr>
          <w:rFonts w:asciiTheme="minorHAnsi" w:hAnsiTheme="minorHAnsi" w:cstheme="minorHAnsi"/>
          <w:color w:val="auto"/>
        </w:rPr>
        <w:t>,</w:t>
      </w:r>
      <w:r w:rsidR="0087514A" w:rsidRPr="00BB42E7">
        <w:rPr>
          <w:rFonts w:asciiTheme="minorHAnsi" w:hAnsiTheme="minorHAnsi" w:cstheme="minorHAnsi"/>
          <w:color w:val="auto"/>
        </w:rPr>
        <w:t xml:space="preserve"> which is a polar </w:t>
      </w:r>
      <w:r w:rsidR="002C45B8" w:rsidRPr="00BB42E7">
        <w:rPr>
          <w:rFonts w:asciiTheme="minorHAnsi" w:hAnsiTheme="minorHAnsi" w:cstheme="minorHAnsi"/>
          <w:color w:val="auto"/>
        </w:rPr>
        <w:t xml:space="preserve">organic </w:t>
      </w:r>
      <w:r w:rsidR="0087514A" w:rsidRPr="00BB42E7">
        <w:rPr>
          <w:rFonts w:asciiTheme="minorHAnsi" w:hAnsiTheme="minorHAnsi" w:cstheme="minorHAnsi"/>
          <w:color w:val="auto"/>
        </w:rPr>
        <w:t xml:space="preserve">solvent, </w:t>
      </w:r>
      <w:r w:rsidR="006C5A32" w:rsidRPr="00BB42E7">
        <w:rPr>
          <w:rFonts w:asciiTheme="minorHAnsi" w:hAnsiTheme="minorHAnsi" w:cstheme="minorHAnsi"/>
          <w:color w:val="auto"/>
        </w:rPr>
        <w:t>and then mixing</w:t>
      </w:r>
      <w:r w:rsidR="00FD60AB" w:rsidRPr="00BB42E7">
        <w:rPr>
          <w:rFonts w:asciiTheme="minorHAnsi" w:hAnsiTheme="minorHAnsi" w:cstheme="minorHAnsi"/>
          <w:color w:val="auto"/>
        </w:rPr>
        <w:t xml:space="preserve"> in specific ratios for target</w:t>
      </w:r>
      <w:r w:rsidR="00414FC6" w:rsidRPr="00BB42E7">
        <w:rPr>
          <w:rFonts w:asciiTheme="minorHAnsi" w:hAnsiTheme="minorHAnsi" w:cstheme="minorHAnsi" w:hint="eastAsia"/>
          <w:color w:val="auto"/>
          <w:lang w:eastAsia="ko-KR"/>
        </w:rPr>
        <w:t>ed</w:t>
      </w:r>
      <w:r w:rsidR="00FD60AB" w:rsidRPr="00BB42E7">
        <w:rPr>
          <w:rFonts w:asciiTheme="minorHAnsi" w:hAnsiTheme="minorHAnsi" w:cstheme="minorHAnsi"/>
          <w:color w:val="auto"/>
        </w:rPr>
        <w:t xml:space="preserve"> </w:t>
      </w:r>
      <w:r w:rsidR="0087514A" w:rsidRPr="00BB42E7">
        <w:rPr>
          <w:rFonts w:asciiTheme="minorHAnsi" w:hAnsiTheme="minorHAnsi" w:cstheme="minorHAnsi"/>
          <w:color w:val="auto"/>
        </w:rPr>
        <w:t xml:space="preserve">nanoplatelet </w:t>
      </w:r>
      <w:r w:rsidR="00FD60AB" w:rsidRPr="00BB42E7">
        <w:rPr>
          <w:rFonts w:asciiTheme="minorHAnsi" w:hAnsiTheme="minorHAnsi" w:cstheme="minorHAnsi"/>
          <w:color w:val="auto"/>
        </w:rPr>
        <w:t>thickness and composition.</w:t>
      </w:r>
      <w:r w:rsidR="0087514A" w:rsidRPr="00BB42E7">
        <w:rPr>
          <w:rFonts w:asciiTheme="minorHAnsi" w:hAnsiTheme="minorHAnsi" w:cstheme="minorHAnsi"/>
          <w:color w:val="auto"/>
        </w:rPr>
        <w:t xml:space="preserve"> Once </w:t>
      </w:r>
      <w:r w:rsidR="008D7027" w:rsidRPr="00BB42E7">
        <w:rPr>
          <w:rFonts w:asciiTheme="minorHAnsi" w:hAnsiTheme="minorHAnsi" w:cstheme="minorHAnsi"/>
          <w:color w:val="auto"/>
        </w:rPr>
        <w:t>the</w:t>
      </w:r>
      <w:r w:rsidR="004A5933" w:rsidRPr="00BB42E7">
        <w:rPr>
          <w:rFonts w:asciiTheme="minorHAnsi" w:hAnsiTheme="minorHAnsi" w:cstheme="minorHAnsi"/>
          <w:color w:val="auto"/>
        </w:rPr>
        <w:t xml:space="preserve"> mixed precursor solution is </w:t>
      </w:r>
      <w:r w:rsidR="0087514A" w:rsidRPr="00BB42E7">
        <w:rPr>
          <w:rFonts w:asciiTheme="minorHAnsi" w:hAnsiTheme="minorHAnsi" w:cstheme="minorHAnsi"/>
          <w:color w:val="auto"/>
        </w:rPr>
        <w:t xml:space="preserve">dropped into </w:t>
      </w:r>
      <w:r w:rsidR="006C5A32" w:rsidRPr="00BB42E7">
        <w:rPr>
          <w:rFonts w:asciiTheme="minorHAnsi" w:hAnsiTheme="minorHAnsi" w:cstheme="minorHAnsi"/>
          <w:color w:val="auto"/>
        </w:rPr>
        <w:t xml:space="preserve">nonpolar </w:t>
      </w:r>
      <w:r w:rsidR="0087514A" w:rsidRPr="00BB42E7">
        <w:rPr>
          <w:rFonts w:asciiTheme="minorHAnsi" w:hAnsiTheme="minorHAnsi" w:cstheme="minorHAnsi"/>
          <w:color w:val="auto"/>
        </w:rPr>
        <w:t>toluene, the abrupt change in the solubility induce</w:t>
      </w:r>
      <w:r w:rsidR="00414FC6" w:rsidRPr="00BB42E7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87514A" w:rsidRPr="00BB42E7">
        <w:rPr>
          <w:rFonts w:asciiTheme="minorHAnsi" w:hAnsiTheme="minorHAnsi" w:cstheme="minorHAnsi"/>
          <w:color w:val="auto"/>
        </w:rPr>
        <w:t xml:space="preserve"> the </w:t>
      </w:r>
      <w:r w:rsidR="002C45B8" w:rsidRPr="00BB42E7">
        <w:rPr>
          <w:rFonts w:asciiTheme="minorHAnsi" w:hAnsiTheme="minorHAnsi" w:cstheme="minorHAnsi"/>
          <w:color w:val="auto"/>
        </w:rPr>
        <w:t xml:space="preserve">instantaneous </w:t>
      </w:r>
      <w:r w:rsidR="0087514A" w:rsidRPr="00BB42E7">
        <w:rPr>
          <w:rFonts w:asciiTheme="minorHAnsi" w:hAnsiTheme="minorHAnsi" w:cstheme="minorHAnsi"/>
          <w:color w:val="auto"/>
        </w:rPr>
        <w:t xml:space="preserve">crystallization </w:t>
      </w:r>
      <w:r w:rsidR="002C45B8" w:rsidRPr="00BB42E7">
        <w:rPr>
          <w:rFonts w:asciiTheme="minorHAnsi" w:hAnsiTheme="minorHAnsi" w:cstheme="minorHAnsi"/>
          <w:color w:val="auto"/>
        </w:rPr>
        <w:t>of nanoplatelets</w:t>
      </w:r>
      <w:r w:rsidR="00CC0FB1" w:rsidRPr="00BB42E7">
        <w:rPr>
          <w:rFonts w:asciiTheme="minorHAnsi" w:hAnsiTheme="minorHAnsi" w:cstheme="minorHAnsi"/>
          <w:color w:val="auto"/>
        </w:rPr>
        <w:t xml:space="preserve"> </w:t>
      </w:r>
      <w:r w:rsidR="004D7A96" w:rsidRPr="00BB42E7">
        <w:rPr>
          <w:rFonts w:asciiTheme="minorHAnsi" w:hAnsiTheme="minorHAnsi" w:cstheme="minorHAnsi"/>
          <w:color w:val="auto"/>
        </w:rPr>
        <w:t>with surface-bound alkylammonium halide ligands providing colloidal stability.</w:t>
      </w:r>
      <w:r w:rsidR="0087514A" w:rsidRPr="00BB42E7">
        <w:rPr>
          <w:rFonts w:asciiTheme="minorHAnsi" w:hAnsiTheme="minorHAnsi" w:cstheme="minorHAnsi"/>
          <w:color w:val="auto"/>
        </w:rPr>
        <w:t xml:space="preserve"> </w:t>
      </w:r>
      <w:r w:rsidR="00452B24" w:rsidRPr="00BB42E7">
        <w:rPr>
          <w:rFonts w:asciiTheme="minorHAnsi" w:hAnsiTheme="minorHAnsi" w:cstheme="minorHAnsi"/>
          <w:color w:val="auto"/>
        </w:rPr>
        <w:t xml:space="preserve">Photoluminescence and absorption spectra </w:t>
      </w:r>
      <w:r w:rsidR="00CC0FB1" w:rsidRPr="00BB42E7">
        <w:rPr>
          <w:rFonts w:asciiTheme="minorHAnsi" w:hAnsiTheme="minorHAnsi" w:cstheme="minorHAnsi"/>
          <w:color w:val="auto"/>
        </w:rPr>
        <w:t xml:space="preserve">reveal </w:t>
      </w:r>
      <w:r w:rsidR="00FB1267" w:rsidRPr="00BB42E7">
        <w:rPr>
          <w:rFonts w:asciiTheme="minorHAnsi" w:hAnsiTheme="minorHAnsi" w:cstheme="minorHAnsi"/>
          <w:color w:val="auto"/>
        </w:rPr>
        <w:t>emissive and strongly quantum-confined</w:t>
      </w:r>
      <w:r w:rsidR="00CC0FB1" w:rsidRPr="00BB42E7">
        <w:rPr>
          <w:rFonts w:asciiTheme="minorHAnsi" w:hAnsiTheme="minorHAnsi" w:cstheme="minorHAnsi"/>
          <w:color w:val="auto"/>
        </w:rPr>
        <w:t xml:space="preserve"> features</w:t>
      </w:r>
      <w:r w:rsidR="00FB1267" w:rsidRPr="00BB42E7">
        <w:rPr>
          <w:rFonts w:asciiTheme="minorHAnsi" w:hAnsiTheme="minorHAnsi" w:cstheme="minorHAnsi"/>
          <w:color w:val="auto"/>
        </w:rPr>
        <w:t>.</w:t>
      </w:r>
      <w:r w:rsidR="00B532B4" w:rsidRPr="00BB42E7">
        <w:rPr>
          <w:rFonts w:asciiTheme="minorHAnsi" w:hAnsiTheme="minorHAnsi" w:cstheme="minorHAnsi"/>
          <w:color w:val="auto"/>
        </w:rPr>
        <w:t xml:space="preserve"> X-ray diffraction and transmission electron microscopy confirm the two-dimensional structure of the nanoplatelets. </w:t>
      </w:r>
      <w:r w:rsidR="00CC0FB1" w:rsidRPr="00BB42E7">
        <w:rPr>
          <w:rFonts w:asciiTheme="minorHAnsi" w:hAnsiTheme="minorHAnsi" w:cstheme="minorHAnsi"/>
          <w:color w:val="auto"/>
        </w:rPr>
        <w:t xml:space="preserve">Furthermore, we demonstrate </w:t>
      </w:r>
      <w:r w:rsidR="00AF1F58" w:rsidRPr="00BB42E7">
        <w:rPr>
          <w:rFonts w:asciiTheme="minorHAnsi" w:hAnsiTheme="minorHAnsi" w:cstheme="minorHAnsi"/>
          <w:color w:val="auto"/>
        </w:rPr>
        <w:t xml:space="preserve">that the band gap of perovskite nanoplatelets can be continuously tuned in the visible range </w:t>
      </w:r>
      <w:r w:rsidR="00FB2196" w:rsidRPr="00BB42E7">
        <w:rPr>
          <w:rFonts w:asciiTheme="minorHAnsi" w:hAnsiTheme="minorHAnsi" w:cstheme="minorHAnsi"/>
          <w:color w:val="auto"/>
        </w:rPr>
        <w:t>by varying</w:t>
      </w:r>
      <w:r w:rsidR="008D7027" w:rsidRPr="00BB42E7">
        <w:rPr>
          <w:rFonts w:asciiTheme="minorHAnsi" w:hAnsiTheme="minorHAnsi" w:cstheme="minorHAnsi"/>
          <w:color w:val="auto"/>
        </w:rPr>
        <w:t xml:space="preserve"> the </w:t>
      </w:r>
      <w:r w:rsidR="00CC0FB1" w:rsidRPr="00BB42E7">
        <w:rPr>
          <w:rFonts w:asciiTheme="minorHAnsi" w:hAnsiTheme="minorHAnsi" w:cstheme="minorHAnsi"/>
          <w:color w:val="auto"/>
        </w:rPr>
        <w:t xml:space="preserve">stoichiometry </w:t>
      </w:r>
      <w:r w:rsidR="008D7027" w:rsidRPr="00BB42E7">
        <w:rPr>
          <w:rFonts w:asciiTheme="minorHAnsi" w:hAnsiTheme="minorHAnsi" w:cstheme="minorHAnsi"/>
          <w:color w:val="auto"/>
        </w:rPr>
        <w:t>of the h</w:t>
      </w:r>
      <w:r w:rsidR="002C45AD" w:rsidRPr="00BB42E7">
        <w:rPr>
          <w:rFonts w:asciiTheme="minorHAnsi" w:hAnsiTheme="minorHAnsi" w:cstheme="minorHAnsi"/>
          <w:color w:val="auto"/>
        </w:rPr>
        <w:t xml:space="preserve">alide </w:t>
      </w:r>
      <w:r w:rsidR="00CC0FB1" w:rsidRPr="00BB42E7">
        <w:rPr>
          <w:rFonts w:asciiTheme="minorHAnsi" w:hAnsiTheme="minorHAnsi" w:cstheme="minorHAnsi"/>
          <w:color w:val="auto"/>
        </w:rPr>
        <w:t>ion(s)</w:t>
      </w:r>
      <w:r w:rsidR="00AF1F58" w:rsidRPr="00BB42E7">
        <w:rPr>
          <w:rFonts w:asciiTheme="minorHAnsi" w:hAnsiTheme="minorHAnsi" w:cstheme="minorHAnsi"/>
          <w:color w:val="auto"/>
        </w:rPr>
        <w:t>.</w:t>
      </w:r>
      <w:r w:rsidR="00CC0FB1" w:rsidRPr="00BB42E7">
        <w:rPr>
          <w:rFonts w:asciiTheme="minorHAnsi" w:hAnsiTheme="minorHAnsi" w:cstheme="minorHAnsi"/>
          <w:color w:val="auto"/>
        </w:rPr>
        <w:t xml:space="preserve"> </w:t>
      </w:r>
      <w:r w:rsidR="00737619" w:rsidRPr="00BB42E7">
        <w:rPr>
          <w:rFonts w:asciiTheme="minorHAnsi" w:hAnsiTheme="minorHAnsi" w:cstheme="minorHAnsi"/>
          <w:color w:val="auto"/>
        </w:rPr>
        <w:t xml:space="preserve">Lastly, we </w:t>
      </w:r>
      <w:r w:rsidR="00CD61D9" w:rsidRPr="00BB42E7">
        <w:rPr>
          <w:rFonts w:asciiTheme="minorHAnsi" w:hAnsiTheme="minorHAnsi" w:cstheme="minorHAnsi"/>
          <w:color w:val="auto"/>
        </w:rPr>
        <w:t>demonstrate the flexibility of the</w:t>
      </w:r>
      <w:r w:rsidR="00737619" w:rsidRPr="00BB42E7">
        <w:rPr>
          <w:rFonts w:asciiTheme="minorHAnsi" w:hAnsiTheme="minorHAnsi" w:cstheme="minorHAnsi"/>
          <w:color w:val="auto"/>
        </w:rPr>
        <w:t xml:space="preserve"> </w:t>
      </w:r>
      <w:r w:rsidR="005F0BB2" w:rsidRPr="00BB42E7">
        <w:rPr>
          <w:rFonts w:asciiTheme="minorHAnsi" w:hAnsiTheme="minorHAnsi" w:cstheme="minorHAnsi"/>
          <w:color w:val="auto"/>
        </w:rPr>
        <w:t xml:space="preserve">ligand-assisted reprecipitation method </w:t>
      </w:r>
      <w:r w:rsidR="00CD61D9" w:rsidRPr="00BB42E7">
        <w:rPr>
          <w:rFonts w:asciiTheme="minorHAnsi" w:hAnsiTheme="minorHAnsi" w:cstheme="minorHAnsi"/>
          <w:color w:val="auto"/>
        </w:rPr>
        <w:t xml:space="preserve">by introducing multiple species </w:t>
      </w:r>
      <w:r w:rsidR="0035786A" w:rsidRPr="00BB42E7">
        <w:rPr>
          <w:rFonts w:asciiTheme="minorHAnsi" w:hAnsiTheme="minorHAnsi" w:cstheme="minorHAnsi"/>
          <w:color w:val="auto"/>
        </w:rPr>
        <w:t xml:space="preserve">as </w:t>
      </w:r>
      <w:r w:rsidR="0008064A" w:rsidRPr="00BB42E7">
        <w:rPr>
          <w:rFonts w:asciiTheme="minorHAnsi" w:hAnsiTheme="minorHAnsi" w:cstheme="minorHAnsi"/>
          <w:color w:val="auto"/>
        </w:rPr>
        <w:t xml:space="preserve">surface-capping </w:t>
      </w:r>
      <w:r w:rsidR="0035786A" w:rsidRPr="00BB42E7">
        <w:rPr>
          <w:rFonts w:asciiTheme="minorHAnsi" w:hAnsiTheme="minorHAnsi" w:cstheme="minorHAnsi"/>
          <w:color w:val="auto"/>
        </w:rPr>
        <w:t>ligands</w:t>
      </w:r>
      <w:r w:rsidR="005F0BB2" w:rsidRPr="00BB42E7">
        <w:rPr>
          <w:rFonts w:asciiTheme="minorHAnsi" w:hAnsiTheme="minorHAnsi" w:cstheme="minorHAnsi"/>
          <w:color w:val="auto"/>
        </w:rPr>
        <w:t>.</w:t>
      </w:r>
      <w:r w:rsidR="00F919CE" w:rsidRPr="00BB42E7">
        <w:rPr>
          <w:rFonts w:asciiTheme="minorHAnsi" w:hAnsiTheme="minorHAnsi" w:cstheme="minorHAnsi"/>
          <w:color w:val="auto"/>
        </w:rPr>
        <w:t xml:space="preserve"> </w:t>
      </w:r>
      <w:r w:rsidR="00763079" w:rsidRPr="00BB42E7">
        <w:rPr>
          <w:rFonts w:asciiTheme="minorHAnsi" w:hAnsiTheme="minorHAnsi" w:cstheme="minorHAnsi"/>
          <w:color w:val="auto"/>
        </w:rPr>
        <w:t xml:space="preserve">This methodology represents a simple procedure for preparing dispersions of emissive 2D colloidal semiconductors. </w:t>
      </w:r>
    </w:p>
    <w:p w14:paraId="4C7D5FD5" w14:textId="77777777" w:rsidR="006305D7" w:rsidRPr="00BB42E7" w:rsidRDefault="006305D7" w:rsidP="00150D36">
      <w:pPr>
        <w:rPr>
          <w:rFonts w:asciiTheme="minorHAnsi" w:hAnsiTheme="minorHAnsi" w:cstheme="minorHAnsi"/>
        </w:rPr>
      </w:pPr>
    </w:p>
    <w:p w14:paraId="0E3B1C36" w14:textId="28D91C12" w:rsidR="008E700E" w:rsidRPr="00BB42E7" w:rsidRDefault="006305D7" w:rsidP="00150D36">
      <w:pPr>
        <w:rPr>
          <w:rFonts w:asciiTheme="minorHAnsi" w:hAnsiTheme="minorHAnsi" w:cstheme="minorHAnsi"/>
        </w:rPr>
      </w:pPr>
      <w:r w:rsidRPr="00BB42E7">
        <w:rPr>
          <w:rFonts w:asciiTheme="minorHAnsi" w:hAnsiTheme="minorHAnsi" w:cstheme="minorHAnsi"/>
          <w:b/>
        </w:rPr>
        <w:t>INTRODUCTION</w:t>
      </w:r>
      <w:r w:rsidRPr="00BB42E7">
        <w:rPr>
          <w:rFonts w:asciiTheme="minorHAnsi" w:hAnsiTheme="minorHAnsi" w:cstheme="minorHAnsi"/>
          <w:b/>
          <w:bCs/>
        </w:rPr>
        <w:t>:</w:t>
      </w:r>
      <w:r w:rsidRPr="00BB42E7">
        <w:rPr>
          <w:rFonts w:asciiTheme="minorHAnsi" w:hAnsiTheme="minorHAnsi" w:cstheme="minorHAnsi"/>
        </w:rPr>
        <w:t xml:space="preserve"> </w:t>
      </w:r>
      <w:r w:rsidR="00616955" w:rsidRPr="00BB42E7">
        <w:rPr>
          <w:rFonts w:asciiTheme="minorHAnsi" w:hAnsiTheme="minorHAnsi" w:cstheme="minorHAnsi"/>
        </w:rPr>
        <w:t xml:space="preserve"> </w:t>
      </w:r>
    </w:p>
    <w:p w14:paraId="47E416BE" w14:textId="13FAEC86" w:rsidR="00B56667" w:rsidRPr="00BB42E7" w:rsidRDefault="00BA7E93" w:rsidP="00150D36">
      <w:pPr>
        <w:tabs>
          <w:tab w:val="left" w:pos="270"/>
        </w:tabs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In the past decade, </w:t>
      </w:r>
      <w:r w:rsidR="00F66E21" w:rsidRPr="00BB42E7">
        <w:rPr>
          <w:rFonts w:asciiTheme="minorHAnsi" w:hAnsiTheme="minorHAnsi" w:cstheme="minorHAnsi"/>
          <w:color w:val="auto"/>
          <w:lang w:eastAsia="ko-KR"/>
        </w:rPr>
        <w:t>fabrication</w:t>
      </w:r>
      <w:r w:rsidR="006E6C84" w:rsidRPr="00BB42E7">
        <w:rPr>
          <w:rFonts w:asciiTheme="minorHAnsi" w:hAnsiTheme="minorHAnsi" w:cstheme="minorHAnsi" w:hint="eastAsia"/>
          <w:color w:val="auto"/>
          <w:lang w:eastAsia="ko-KR"/>
        </w:rPr>
        <w:t xml:space="preserve"> of</w:t>
      </w:r>
      <w:r w:rsidR="008E700E" w:rsidRPr="00BB42E7">
        <w:rPr>
          <w:rFonts w:asciiTheme="minorHAnsi" w:hAnsiTheme="minorHAnsi" w:cstheme="minorHAnsi"/>
          <w:color w:val="auto"/>
        </w:rPr>
        <w:t xml:space="preserve"> lead halide perovskites solar cells</w:t>
      </w:r>
      <w:r w:rsidR="005E5882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yPC9ZZWFyPjxSZWNO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yPC9ZZWFyPjxSZWNO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5E5882" w:rsidRPr="00BB42E7">
        <w:rPr>
          <w:rFonts w:asciiTheme="minorHAnsi" w:hAnsiTheme="minorHAnsi" w:cstheme="minorHAnsi"/>
          <w:color w:val="auto"/>
        </w:rPr>
      </w:r>
      <w:r w:rsidR="005E5882" w:rsidRPr="00BB42E7">
        <w:rPr>
          <w:rFonts w:asciiTheme="minorHAnsi" w:hAnsiTheme="minorHAnsi" w:cstheme="minorHAnsi"/>
          <w:color w:val="auto"/>
        </w:rPr>
        <w:fldChar w:fldCharType="separate"/>
      </w:r>
      <w:r w:rsidR="00E76289" w:rsidRPr="00BB42E7">
        <w:rPr>
          <w:rFonts w:asciiTheme="minorHAnsi" w:hAnsiTheme="minorHAnsi" w:cstheme="minorHAnsi"/>
          <w:noProof/>
          <w:color w:val="auto"/>
          <w:vertAlign w:val="superscript"/>
        </w:rPr>
        <w:t>1-6</w:t>
      </w:r>
      <w:r w:rsidR="005E5882" w:rsidRPr="00BB42E7">
        <w:rPr>
          <w:rFonts w:asciiTheme="minorHAnsi" w:hAnsiTheme="minorHAnsi" w:cstheme="minorHAnsi"/>
          <w:color w:val="auto"/>
        </w:rPr>
        <w:fldChar w:fldCharType="end"/>
      </w:r>
      <w:r w:rsidR="008E700E" w:rsidRPr="00BB42E7">
        <w:rPr>
          <w:rFonts w:asciiTheme="minorHAnsi" w:hAnsiTheme="minorHAnsi" w:cstheme="minorHAnsi"/>
          <w:color w:val="auto"/>
        </w:rPr>
        <w:t xml:space="preserve"> has </w:t>
      </w:r>
      <w:r w:rsidR="009840D6" w:rsidRPr="00BB42E7">
        <w:rPr>
          <w:rFonts w:asciiTheme="minorHAnsi" w:hAnsiTheme="minorHAnsi" w:cstheme="minorHAnsi"/>
          <w:color w:val="auto"/>
        </w:rPr>
        <w:t xml:space="preserve">effectively </w:t>
      </w:r>
      <w:r w:rsidR="00F95772" w:rsidRPr="00BB42E7">
        <w:rPr>
          <w:rFonts w:asciiTheme="minorHAnsi" w:hAnsiTheme="minorHAnsi" w:cstheme="minorHAnsi"/>
          <w:color w:val="auto"/>
        </w:rPr>
        <w:t>highlighted</w:t>
      </w:r>
      <w:r w:rsidR="008E700E" w:rsidRPr="00BB42E7">
        <w:rPr>
          <w:rFonts w:asciiTheme="minorHAnsi" w:hAnsiTheme="minorHAnsi" w:cstheme="minorHAnsi"/>
          <w:color w:val="auto"/>
        </w:rPr>
        <w:t xml:space="preserve"> the </w:t>
      </w:r>
      <w:r w:rsidR="006232C1" w:rsidRPr="00BB42E7">
        <w:rPr>
          <w:rFonts w:asciiTheme="minorHAnsi" w:hAnsiTheme="minorHAnsi" w:cstheme="minorHAnsi"/>
          <w:color w:val="auto"/>
        </w:rPr>
        <w:t xml:space="preserve">excellent </w:t>
      </w:r>
      <w:r w:rsidR="008E700E" w:rsidRPr="00BB42E7">
        <w:rPr>
          <w:rFonts w:asciiTheme="minorHAnsi" w:hAnsiTheme="minorHAnsi" w:cstheme="minorHAnsi"/>
          <w:color w:val="auto"/>
        </w:rPr>
        <w:t xml:space="preserve">properties of </w:t>
      </w:r>
      <w:r w:rsidR="00F66E21" w:rsidRPr="00BB42E7">
        <w:rPr>
          <w:rFonts w:asciiTheme="minorHAnsi" w:hAnsiTheme="minorHAnsi" w:cstheme="minorHAnsi"/>
          <w:color w:val="auto"/>
        </w:rPr>
        <w:t xml:space="preserve">this semiconductor </w:t>
      </w:r>
      <w:r w:rsidR="008E700E" w:rsidRPr="00BB42E7">
        <w:rPr>
          <w:rFonts w:asciiTheme="minorHAnsi" w:hAnsiTheme="minorHAnsi" w:cstheme="minorHAnsi"/>
          <w:color w:val="auto"/>
        </w:rPr>
        <w:t>material, including long carrier diffusion lengths</w:t>
      </w:r>
      <w:r w:rsidR="005E5882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TwvQXV0aG9yPjxZZWFyPjIwMTY8L1llYXI+PFJlY051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TwvQXV0aG9yPjxZZWFyPjIwMTY8L1llYXI+PFJlY051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5E5882" w:rsidRPr="00BB42E7">
        <w:rPr>
          <w:rFonts w:asciiTheme="minorHAnsi" w:hAnsiTheme="minorHAnsi" w:cstheme="minorHAnsi"/>
          <w:color w:val="auto"/>
        </w:rPr>
      </w:r>
      <w:r w:rsidR="005E5882" w:rsidRPr="00BB42E7">
        <w:rPr>
          <w:rFonts w:asciiTheme="minorHAnsi" w:hAnsiTheme="minorHAnsi" w:cstheme="minorHAnsi"/>
          <w:color w:val="auto"/>
        </w:rPr>
        <w:fldChar w:fldCharType="separate"/>
      </w:r>
      <w:r w:rsidR="00E76289" w:rsidRPr="00BB42E7">
        <w:rPr>
          <w:rFonts w:asciiTheme="minorHAnsi" w:hAnsiTheme="minorHAnsi" w:cstheme="minorHAnsi"/>
          <w:noProof/>
          <w:color w:val="auto"/>
          <w:vertAlign w:val="superscript"/>
        </w:rPr>
        <w:t>7-10</w:t>
      </w:r>
      <w:r w:rsidR="005E5882" w:rsidRPr="00BB42E7">
        <w:rPr>
          <w:rFonts w:asciiTheme="minorHAnsi" w:hAnsiTheme="minorHAnsi" w:cstheme="minorHAnsi"/>
          <w:color w:val="auto"/>
        </w:rPr>
        <w:fldChar w:fldCharType="end"/>
      </w:r>
      <w:r w:rsidR="008E700E" w:rsidRPr="00BB42E7">
        <w:rPr>
          <w:rFonts w:asciiTheme="minorHAnsi" w:hAnsiTheme="minorHAnsi" w:cstheme="minorHAnsi"/>
          <w:color w:val="auto"/>
        </w:rPr>
        <w:t>, compositional tunability</w:t>
      </w:r>
      <w:r w:rsidR="005E5882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01lZWtpbjwvQXV0aG9yPjxZZWFyPjIwMTY8L1llYXI+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01lZWtpbjwvQXV0aG9yPjxZZWFyPjIwMTY8L1llYXI+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5E5882" w:rsidRPr="00BB42E7">
        <w:rPr>
          <w:rFonts w:asciiTheme="minorHAnsi" w:hAnsiTheme="minorHAnsi" w:cstheme="minorHAnsi"/>
          <w:color w:val="auto"/>
        </w:rPr>
      </w:r>
      <w:r w:rsidR="005E5882" w:rsidRPr="00BB42E7">
        <w:rPr>
          <w:rFonts w:asciiTheme="minorHAnsi" w:hAnsiTheme="minorHAnsi" w:cstheme="minorHAnsi"/>
          <w:color w:val="auto"/>
        </w:rPr>
        <w:fldChar w:fldCharType="separate"/>
      </w:r>
      <w:r w:rsidR="00E76289" w:rsidRPr="00BB42E7">
        <w:rPr>
          <w:rFonts w:asciiTheme="minorHAnsi" w:hAnsiTheme="minorHAnsi" w:cstheme="minorHAnsi"/>
          <w:noProof/>
          <w:color w:val="auto"/>
          <w:vertAlign w:val="superscript"/>
        </w:rPr>
        <w:t>4,5,11</w:t>
      </w:r>
      <w:r w:rsidR="005E5882" w:rsidRPr="00BB42E7">
        <w:rPr>
          <w:rFonts w:asciiTheme="minorHAnsi" w:hAnsiTheme="minorHAnsi" w:cstheme="minorHAnsi"/>
          <w:color w:val="auto"/>
        </w:rPr>
        <w:fldChar w:fldCharType="end"/>
      </w:r>
      <w:r w:rsidR="008E700E" w:rsidRPr="00BB42E7">
        <w:rPr>
          <w:rFonts w:asciiTheme="minorHAnsi" w:hAnsiTheme="minorHAnsi" w:cstheme="minorHAnsi"/>
          <w:color w:val="auto"/>
        </w:rPr>
        <w:t xml:space="preserve"> and </w:t>
      </w:r>
      <w:r w:rsidR="00F66E21" w:rsidRPr="00BB42E7">
        <w:rPr>
          <w:rFonts w:asciiTheme="minorHAnsi" w:hAnsiTheme="minorHAnsi" w:cstheme="minorHAnsi"/>
          <w:color w:val="auto"/>
        </w:rPr>
        <w:t xml:space="preserve">low-cost </w:t>
      </w:r>
      <w:r w:rsidR="008E700E" w:rsidRPr="00BB42E7">
        <w:rPr>
          <w:rFonts w:asciiTheme="minorHAnsi" w:hAnsiTheme="minorHAnsi" w:cstheme="minorHAnsi"/>
          <w:color w:val="auto"/>
        </w:rPr>
        <w:t>synthesis</w:t>
      </w:r>
      <w:r w:rsidR="005E5882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lkYW1pbm92PC9BdXRob3I+PFllYXI+MjAxNTwvWWVh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lkYW1pbm92PC9BdXRob3I+PFllYXI+MjAxNTwvWWVh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5E5882" w:rsidRPr="00BB42E7">
        <w:rPr>
          <w:rFonts w:asciiTheme="minorHAnsi" w:hAnsiTheme="minorHAnsi" w:cstheme="minorHAnsi"/>
          <w:color w:val="auto"/>
        </w:rPr>
      </w:r>
      <w:r w:rsidR="005E5882" w:rsidRPr="00BB42E7">
        <w:rPr>
          <w:rFonts w:asciiTheme="minorHAnsi" w:hAnsiTheme="minorHAnsi" w:cstheme="minorHAnsi"/>
          <w:color w:val="auto"/>
        </w:rPr>
        <w:fldChar w:fldCharType="separate"/>
      </w:r>
      <w:r w:rsidR="00E76289" w:rsidRPr="00BB42E7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5E5882" w:rsidRPr="00BB42E7">
        <w:rPr>
          <w:rFonts w:asciiTheme="minorHAnsi" w:hAnsiTheme="minorHAnsi" w:cstheme="minorHAnsi"/>
          <w:color w:val="auto"/>
        </w:rPr>
        <w:fldChar w:fldCharType="end"/>
      </w:r>
      <w:r w:rsidR="008E700E" w:rsidRPr="00BB42E7">
        <w:rPr>
          <w:rFonts w:asciiTheme="minorHAnsi" w:hAnsiTheme="minorHAnsi" w:cstheme="minorHAnsi"/>
          <w:color w:val="auto"/>
        </w:rPr>
        <w:t xml:space="preserve">. </w:t>
      </w:r>
      <w:r w:rsidR="00A065ED" w:rsidRPr="00BB42E7">
        <w:rPr>
          <w:rFonts w:asciiTheme="minorHAnsi" w:hAnsiTheme="minorHAnsi" w:cstheme="minorHAnsi"/>
          <w:color w:val="auto"/>
        </w:rPr>
        <w:t>In particular</w:t>
      </w:r>
      <w:r w:rsidR="008E700E" w:rsidRPr="00BB42E7">
        <w:rPr>
          <w:rFonts w:asciiTheme="minorHAnsi" w:hAnsiTheme="minorHAnsi" w:cstheme="minorHAnsi"/>
          <w:color w:val="auto"/>
        </w:rPr>
        <w:t xml:space="preserve">, </w:t>
      </w:r>
      <w:r w:rsidR="00A065ED" w:rsidRPr="00BB42E7">
        <w:rPr>
          <w:rFonts w:asciiTheme="minorHAnsi" w:hAnsiTheme="minorHAnsi" w:cstheme="minorHAnsi"/>
          <w:color w:val="auto"/>
        </w:rPr>
        <w:t xml:space="preserve">the </w:t>
      </w:r>
      <w:r w:rsidR="0015025C" w:rsidRPr="00BB42E7">
        <w:rPr>
          <w:rFonts w:asciiTheme="minorHAnsi" w:hAnsiTheme="minorHAnsi" w:cstheme="minorHAnsi"/>
          <w:color w:val="auto"/>
        </w:rPr>
        <w:t>unique nature of defect tolerance</w:t>
      </w:r>
      <w:r w:rsidR="005E5882" w:rsidRPr="00BB42E7">
        <w:rPr>
          <w:rFonts w:asciiTheme="minorHAnsi" w:hAnsiTheme="minorHAnsi" w:cstheme="minorHAnsi"/>
          <w:color w:val="auto"/>
        </w:rPr>
        <w:fldChar w:fldCharType="begin"/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Kovalenko&lt;/Author&gt;&lt;Year&gt;2017&lt;/Year&gt;&lt;RecNum&gt;445&lt;/RecNum&gt;&lt;DisplayText&gt;&lt;style face="superscript"&gt;13,14&lt;/style&gt;&lt;/DisplayText&gt;&lt;record&gt;&lt;rec-number&gt;445&lt;/rec-number&gt;&lt;foreign-keys&gt;&lt;key app="EN" db-id="efxpavspdf25adet5rrpwfwxe0v0ewwx5tas" timestamp="1534965155"&gt;445&lt;/key&gt;&lt;/foreign-keys&gt;&lt;ref-type name="Journal Article"&gt;17&lt;/ref-type&gt;&lt;contributors&gt;&lt;authors&gt;&lt;author&gt;Kovalenko, Maksym V.&lt;/author&gt;&lt;author&gt;Protesescu, Loredana&lt;/author&gt;&lt;author&gt;Bodnarchuk, Maryna I.&lt;/author&gt;&lt;/authors&gt;&lt;/contributors&gt;&lt;titles&gt;&lt;title&gt;Properties and potential optoelectronic applications of lead halide perovskite nanocrystals&lt;/title&gt;&lt;secondary-title&gt;Science&lt;/secondary-title&gt;&lt;/titles&gt;&lt;periodical&gt;&lt;full-title&gt;Science&lt;/full-title&gt;&lt;/periodical&gt;&lt;pages&gt;745-750&lt;/pages&gt;&lt;volume&gt;358&lt;/volume&gt;&lt;number&gt;6364&lt;/number&gt;&lt;dates&gt;&lt;year&gt;2017&lt;/year&gt;&lt;/dates&gt;&lt;isbn&gt;0036-8075&lt;/isbn&gt;&lt;urls&gt;&lt;/urls&gt;&lt;/record&gt;&lt;/Cite&gt;&lt;Cite&gt;&lt;Author&gt;Akkerman&lt;/Author&gt;&lt;Year&gt;2018&lt;/Year&gt;&lt;RecNum&gt;447&lt;/RecNum&gt;&lt;record&gt;&lt;rec-number&gt;447&lt;/rec-number&gt;&lt;foreign-keys&gt;&lt;key app="EN" db-id="efxpavspdf25adet5rrpwfwxe0v0ewwx5tas" timestamp="1535052722"&gt;447&lt;/key&gt;&lt;/foreign-keys&gt;&lt;ref-type name="Journal Article"&gt;17&lt;/ref-type&gt;&lt;contributors&gt;&lt;authors&gt;&lt;author&gt;Akkerman, Quinten A.&lt;/author&gt;&lt;author&gt;Rainò, Gabriele&lt;/author&gt;&lt;author&gt;Kovalenko, Maksym V.&lt;/author&gt;&lt;author&gt;Manna, Liberato&lt;/author&gt;&lt;/authors&gt;&lt;/contributors&gt;&lt;titles&gt;&lt;title&gt;Genesis, challenges and opportunities for colloidal lead halide perovskite nanocrystals&lt;/title&gt;&lt;secondary-title&gt;Nature Materials&lt;/secondary-title&gt;&lt;/titles&gt;&lt;periodical&gt;&lt;full-title&gt;Nature materials&lt;/full-title&gt;&lt;/periodical&gt;&lt;pages&gt;394–405&lt;/pages&gt;&lt;volume&gt;17&lt;/volume&gt;&lt;dates&gt;&lt;year&gt;2018&lt;/year&gt;&lt;/dates&gt;&lt;isbn&gt;1476-4660&lt;/isbn&gt;&lt;urls&gt;&lt;/urls&gt;&lt;/record&gt;&lt;/Cite&gt;&lt;/EndNote&gt;</w:instrText>
      </w:r>
      <w:r w:rsidR="005E5882" w:rsidRPr="00BB42E7">
        <w:rPr>
          <w:rFonts w:asciiTheme="minorHAnsi" w:hAnsiTheme="minorHAnsi" w:cstheme="minorHAnsi"/>
          <w:color w:val="auto"/>
        </w:rPr>
        <w:fldChar w:fldCharType="separate"/>
      </w:r>
      <w:r w:rsidR="00E76289" w:rsidRPr="00BB42E7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="005E5882" w:rsidRPr="00BB42E7">
        <w:rPr>
          <w:rFonts w:asciiTheme="minorHAnsi" w:hAnsiTheme="minorHAnsi" w:cstheme="minorHAnsi"/>
          <w:color w:val="auto"/>
        </w:rPr>
        <w:fldChar w:fldCharType="end"/>
      </w:r>
      <w:r w:rsidR="008E700E" w:rsidRPr="00BB42E7">
        <w:rPr>
          <w:rFonts w:asciiTheme="minorHAnsi" w:hAnsiTheme="minorHAnsi" w:cstheme="minorHAnsi"/>
          <w:color w:val="auto"/>
        </w:rPr>
        <w:t xml:space="preserve"> makes lead halide perovski</w:t>
      </w:r>
      <w:r w:rsidR="006E061E" w:rsidRPr="00BB42E7">
        <w:rPr>
          <w:rFonts w:asciiTheme="minorHAnsi" w:hAnsiTheme="minorHAnsi" w:cstheme="minorHAnsi"/>
          <w:color w:val="auto"/>
        </w:rPr>
        <w:t xml:space="preserve">tes fundamentally different from other semiconductors and </w:t>
      </w:r>
      <w:r w:rsidR="00905B34" w:rsidRPr="00BB42E7">
        <w:rPr>
          <w:rFonts w:asciiTheme="minorHAnsi" w:hAnsiTheme="minorHAnsi" w:cstheme="minorHAnsi"/>
          <w:color w:val="auto"/>
        </w:rPr>
        <w:t xml:space="preserve">thus </w:t>
      </w:r>
      <w:r w:rsidR="006E061E" w:rsidRPr="00BB42E7">
        <w:rPr>
          <w:rFonts w:asciiTheme="minorHAnsi" w:hAnsiTheme="minorHAnsi" w:cstheme="minorHAnsi"/>
          <w:color w:val="auto"/>
        </w:rPr>
        <w:t xml:space="preserve">highly promising for </w:t>
      </w:r>
      <w:r w:rsidR="00D70E85" w:rsidRPr="00BB42E7">
        <w:rPr>
          <w:rFonts w:asciiTheme="minorHAnsi" w:hAnsiTheme="minorHAnsi" w:cstheme="minorHAnsi" w:hint="eastAsia"/>
          <w:color w:val="auto"/>
          <w:lang w:eastAsia="ko-KR"/>
        </w:rPr>
        <w:t>next-generation</w:t>
      </w:r>
      <w:r w:rsidR="006232C1" w:rsidRPr="00BB42E7">
        <w:rPr>
          <w:rFonts w:asciiTheme="minorHAnsi" w:hAnsiTheme="minorHAnsi" w:cstheme="minorHAnsi"/>
          <w:color w:val="auto"/>
        </w:rPr>
        <w:t xml:space="preserve"> </w:t>
      </w:r>
      <w:r w:rsidR="006E061E" w:rsidRPr="00BB42E7">
        <w:rPr>
          <w:rFonts w:asciiTheme="minorHAnsi" w:hAnsiTheme="minorHAnsi" w:cstheme="minorHAnsi"/>
          <w:color w:val="auto"/>
        </w:rPr>
        <w:t xml:space="preserve">optoelectronic applications. </w:t>
      </w:r>
    </w:p>
    <w:p w14:paraId="5683EA8A" w14:textId="77777777" w:rsidR="00AA71D6" w:rsidRPr="00BB42E7" w:rsidRDefault="00AA71D6" w:rsidP="00150D36">
      <w:pPr>
        <w:tabs>
          <w:tab w:val="left" w:pos="270"/>
        </w:tabs>
        <w:rPr>
          <w:rFonts w:asciiTheme="minorHAnsi" w:hAnsiTheme="minorHAnsi" w:cstheme="minorHAnsi"/>
          <w:color w:val="auto"/>
        </w:rPr>
      </w:pPr>
    </w:p>
    <w:p w14:paraId="7A770833" w14:textId="0B8FCDCD" w:rsidR="00593EF1" w:rsidRPr="00BB42E7" w:rsidRDefault="00BA7E93" w:rsidP="00150D36">
      <w:pPr>
        <w:tabs>
          <w:tab w:val="left" w:pos="270"/>
        </w:tabs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In addition to solar cells, lead halide perovskites have been shown to make </w:t>
      </w:r>
      <w:r w:rsidR="004678C4" w:rsidRPr="00BB42E7">
        <w:rPr>
          <w:rFonts w:asciiTheme="minorHAnsi" w:hAnsiTheme="minorHAnsi" w:cstheme="minorHAnsi"/>
          <w:color w:val="auto"/>
        </w:rPr>
        <w:t>excellent</w:t>
      </w:r>
      <w:r w:rsidRPr="00BB42E7">
        <w:rPr>
          <w:rFonts w:asciiTheme="minorHAnsi" w:hAnsiTheme="minorHAnsi" w:cstheme="minorHAnsi"/>
          <w:color w:val="auto"/>
        </w:rPr>
        <w:t xml:space="preserve"> optoelectronic devices such as light-emitting diodes</w:t>
      </w:r>
      <w:r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5naXNoZXR0eTwvQXV0aG9yPjxZZWFyPjIwMTg8L1ll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5naXNoZXR0eTwvQXV0aG9yPjxZZWFyPjIwMTg8L1ll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</w:r>
      <w:r w:rsidRPr="00BB42E7">
        <w:rPr>
          <w:rFonts w:asciiTheme="minorHAnsi" w:hAnsiTheme="minorHAnsi" w:cstheme="minorHAnsi"/>
          <w:color w:val="auto"/>
        </w:rPr>
        <w:fldChar w:fldCharType="separate"/>
      </w:r>
      <w:r w:rsidRPr="00BB42E7">
        <w:rPr>
          <w:rFonts w:asciiTheme="minorHAnsi" w:hAnsiTheme="minorHAnsi" w:cstheme="minorHAnsi"/>
          <w:noProof/>
          <w:color w:val="auto"/>
          <w:vertAlign w:val="superscript"/>
        </w:rPr>
        <w:t>6,15-22</w:t>
      </w:r>
      <w:r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  <w:t>, lasers</w:t>
      </w:r>
      <w:r w:rsidR="008E6850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XRoZXJsYW5kPC9BdXRob3I+PFllYXI+MjAxNDwvWWVh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XRoZXJsYW5kPC9BdXRob3I+PFllYXI+MjAxNDwvWWVh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8E6850" w:rsidRPr="00BB42E7">
        <w:rPr>
          <w:rFonts w:asciiTheme="minorHAnsi" w:hAnsiTheme="minorHAnsi" w:cstheme="minorHAnsi"/>
          <w:color w:val="auto"/>
        </w:rPr>
      </w:r>
      <w:r w:rsidR="008E6850" w:rsidRPr="00BB42E7">
        <w:rPr>
          <w:rFonts w:asciiTheme="minorHAnsi" w:hAnsiTheme="minorHAnsi" w:cstheme="minorHAnsi"/>
          <w:color w:val="auto"/>
        </w:rPr>
        <w:fldChar w:fldCharType="separate"/>
      </w:r>
      <w:r w:rsidR="008E6850" w:rsidRPr="00BB42E7">
        <w:rPr>
          <w:rFonts w:asciiTheme="minorHAnsi" w:hAnsiTheme="minorHAnsi" w:cstheme="minorHAnsi"/>
          <w:noProof/>
          <w:color w:val="auto"/>
          <w:vertAlign w:val="superscript"/>
        </w:rPr>
        <w:t>23-25</w:t>
      </w:r>
      <w:r w:rsidR="008E6850" w:rsidRPr="00BB42E7">
        <w:rPr>
          <w:rFonts w:asciiTheme="minorHAnsi" w:hAnsiTheme="minorHAnsi" w:cstheme="minorHAnsi"/>
          <w:color w:val="auto"/>
        </w:rPr>
        <w:fldChar w:fldCharType="end"/>
      </w:r>
      <w:r w:rsidR="00C753CE" w:rsidRPr="00BB42E7">
        <w:rPr>
          <w:rFonts w:asciiTheme="minorHAnsi" w:hAnsiTheme="minorHAnsi" w:cstheme="minorHAnsi"/>
          <w:color w:val="auto"/>
        </w:rPr>
        <w:t>,</w:t>
      </w:r>
      <w:r w:rsidRPr="00BB42E7">
        <w:rPr>
          <w:rFonts w:asciiTheme="minorHAnsi" w:hAnsiTheme="minorHAnsi" w:cstheme="minorHAnsi"/>
          <w:color w:val="auto"/>
        </w:rPr>
        <w:t xml:space="preserve"> and photodetectors</w:t>
      </w:r>
      <w:r w:rsidR="00E97C3B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YW5nPC9BdXRob3I+PFllYXI+MjAxNTwvWWVhcj48UmVj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YW5nPC9BdXRob3I+PFllYXI+MjAxNTwvWWVhcj48UmVj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E97C3B" w:rsidRPr="00BB42E7">
        <w:rPr>
          <w:rFonts w:asciiTheme="minorHAnsi" w:hAnsiTheme="minorHAnsi" w:cstheme="minorHAnsi"/>
          <w:color w:val="auto"/>
        </w:rPr>
      </w:r>
      <w:r w:rsidR="00E97C3B" w:rsidRPr="00BB42E7">
        <w:rPr>
          <w:rFonts w:asciiTheme="minorHAnsi" w:hAnsiTheme="minorHAnsi" w:cstheme="minorHAnsi"/>
          <w:color w:val="auto"/>
        </w:rPr>
        <w:fldChar w:fldCharType="separate"/>
      </w:r>
      <w:r w:rsidR="00E97C3B" w:rsidRPr="00BB42E7">
        <w:rPr>
          <w:rFonts w:asciiTheme="minorHAnsi" w:hAnsiTheme="minorHAnsi" w:cstheme="minorHAnsi"/>
          <w:noProof/>
          <w:color w:val="auto"/>
          <w:vertAlign w:val="superscript"/>
        </w:rPr>
        <w:t>26-28</w:t>
      </w:r>
      <w:r w:rsidR="00E97C3B"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  <w:t>.  Especially, when prepared in the form of colloidal nanocrystals</w:t>
      </w:r>
      <w:r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m90ZXNlc2N1PC9BdXRob3I+PFllYXI+MjAxNTwvWWVh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m90ZXNlc2N1PC9BdXRob3I+PFllYXI+MjAxNTwvWWVh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</w:r>
      <w:r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18,29-43</w:t>
      </w:r>
      <w:r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  <w:t xml:space="preserve">, lead halide perovskites </w:t>
      </w:r>
      <w:r w:rsidR="00F66E21" w:rsidRPr="00BB42E7">
        <w:rPr>
          <w:rFonts w:asciiTheme="minorHAnsi" w:hAnsiTheme="minorHAnsi" w:cstheme="minorHAnsi"/>
          <w:color w:val="auto"/>
        </w:rPr>
        <w:t>may exhibit</w:t>
      </w:r>
      <w:r w:rsidRPr="00BB42E7">
        <w:rPr>
          <w:rFonts w:asciiTheme="minorHAnsi" w:hAnsiTheme="minorHAnsi" w:cstheme="minorHAnsi"/>
          <w:color w:val="auto"/>
        </w:rPr>
        <w:t xml:space="preserve"> strong quantum- and dielectric-confinement, large exciton binding energy</w:t>
      </w:r>
      <w:r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lkYW1pbm92PC9BdXRob3I+PFllYXI+MjAxNzwvWWVh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lkYW1pbm92PC9BdXRob3I+PFllYXI+MjAxNzwvWWVh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</w:r>
      <w:r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44,45</w:t>
      </w:r>
      <w:r w:rsidRPr="00BB42E7">
        <w:rPr>
          <w:rFonts w:asciiTheme="minorHAnsi" w:hAnsiTheme="minorHAnsi" w:cstheme="minorHAnsi"/>
          <w:color w:val="auto"/>
        </w:rPr>
        <w:fldChar w:fldCharType="end"/>
      </w:r>
      <w:r w:rsidR="00C753CE" w:rsidRPr="00BB42E7">
        <w:rPr>
          <w:rFonts w:asciiTheme="minorHAnsi" w:hAnsiTheme="minorHAnsi" w:cstheme="minorHAnsi"/>
          <w:color w:val="auto"/>
        </w:rPr>
        <w:t>,</w:t>
      </w:r>
      <w:r w:rsidRPr="00BB42E7">
        <w:rPr>
          <w:rFonts w:asciiTheme="minorHAnsi" w:hAnsiTheme="minorHAnsi" w:cstheme="minorHAnsi"/>
          <w:color w:val="auto"/>
        </w:rPr>
        <w:t xml:space="preserve"> and bright luminescence</w:t>
      </w:r>
      <w:r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48L0F1dGhvcj48WWVhcj4yMDE4PC9ZZWFyPjxSZWNO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48L0F1dGhvcj48WWVhcj4yMDE4PC9ZZWFyPjxSZWNO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</w:r>
      <w:r w:rsidRPr="00BB42E7">
        <w:rPr>
          <w:rFonts w:asciiTheme="minorHAnsi" w:hAnsiTheme="minorHAnsi" w:cstheme="minorHAnsi"/>
          <w:color w:val="auto"/>
        </w:rPr>
        <w:fldChar w:fldCharType="separate"/>
      </w:r>
      <w:r w:rsidRPr="00BB42E7">
        <w:rPr>
          <w:rFonts w:asciiTheme="minorHAnsi" w:hAnsiTheme="minorHAnsi" w:cstheme="minorHAnsi"/>
          <w:noProof/>
          <w:color w:val="auto"/>
          <w:vertAlign w:val="superscript"/>
        </w:rPr>
        <w:t>17,19</w:t>
      </w:r>
      <w:r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  <w:t xml:space="preserve"> along with facile solution processability. </w:t>
      </w:r>
      <w:r w:rsidR="00C753CE" w:rsidRPr="00BB42E7">
        <w:rPr>
          <w:rFonts w:asciiTheme="minorHAnsi" w:hAnsiTheme="minorHAnsi" w:cstheme="minorHAnsi"/>
          <w:color w:val="auto"/>
        </w:rPr>
        <w:t>Various reported geometries including</w:t>
      </w:r>
      <w:r w:rsidR="00593EF1" w:rsidRPr="00BB42E7">
        <w:rPr>
          <w:rFonts w:asciiTheme="minorHAnsi" w:hAnsiTheme="minorHAnsi" w:cstheme="minorHAnsi"/>
          <w:color w:val="auto"/>
        </w:rPr>
        <w:t xml:space="preserve"> quantum dots</w:t>
      </w:r>
      <w:r w:rsidR="00593EF1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m90ZXNlc2N1PC9BdXRob3I+PFllYXI+MjAxNTwvWWVh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m90ZXNlc2N1PC9BdXRob3I+PFllYXI+MjAxNTwvWWVh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593EF1" w:rsidRPr="00BB42E7">
        <w:rPr>
          <w:rFonts w:asciiTheme="minorHAnsi" w:hAnsiTheme="minorHAnsi" w:cstheme="minorHAnsi"/>
          <w:color w:val="auto"/>
        </w:rPr>
      </w:r>
      <w:r w:rsidR="00593EF1" w:rsidRPr="00BB42E7">
        <w:rPr>
          <w:rFonts w:asciiTheme="minorHAnsi" w:hAnsiTheme="minorHAnsi" w:cstheme="minorHAnsi"/>
          <w:color w:val="auto"/>
        </w:rPr>
        <w:fldChar w:fldCharType="separate"/>
      </w:r>
      <w:r w:rsidR="00E97C3B" w:rsidRPr="00BB42E7">
        <w:rPr>
          <w:rFonts w:asciiTheme="minorHAnsi" w:hAnsiTheme="minorHAnsi" w:cstheme="minorHAnsi"/>
          <w:noProof/>
          <w:color w:val="auto"/>
          <w:vertAlign w:val="superscript"/>
        </w:rPr>
        <w:t>29-32</w:t>
      </w:r>
      <w:r w:rsidR="00593EF1" w:rsidRPr="00BB42E7">
        <w:rPr>
          <w:rFonts w:asciiTheme="minorHAnsi" w:hAnsiTheme="minorHAnsi" w:cstheme="minorHAnsi"/>
          <w:color w:val="auto"/>
        </w:rPr>
        <w:fldChar w:fldCharType="end"/>
      </w:r>
      <w:r w:rsidR="00593EF1" w:rsidRPr="00BB42E7">
        <w:rPr>
          <w:rFonts w:asciiTheme="minorHAnsi" w:hAnsiTheme="minorHAnsi" w:cstheme="minorHAnsi"/>
          <w:color w:val="auto"/>
        </w:rPr>
        <w:t>, nanorods</w:t>
      </w:r>
      <w:r w:rsidR="00593EF1" w:rsidRPr="00BB42E7">
        <w:rPr>
          <w:rFonts w:asciiTheme="minorHAnsi" w:hAnsiTheme="minorHAnsi" w:cstheme="minorHAnsi"/>
          <w:color w:val="auto"/>
        </w:rPr>
        <w:fldChar w:fldCharType="begin"/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Zhang&lt;/Author&gt;&lt;Year&gt;2015&lt;/Year&gt;&lt;RecNum&gt;476&lt;/RecNum&gt;&lt;DisplayText&gt;&lt;style face="superscript"&gt;33,34&lt;/style&gt;&lt;/DisplayText&gt;&lt;record&gt;&lt;rec-number&gt;476&lt;/rec-number&gt;&lt;foreign-keys&gt;&lt;key app="EN" db-id="efxpavspdf25adet5rrpwfwxe0v0ewwx5tas" timestamp="1547828853"&gt;476&lt;/key&gt;&lt;/foreign-keys&gt;&lt;ref-type name="Journal Article"&gt;17&lt;/ref-type&gt;&lt;contributors&gt;&lt;authors&gt;&lt;author&gt;Zhang, Dandan&lt;/author&gt;&lt;author&gt;Eaton, Samuel W&lt;/author&gt;&lt;author&gt;Yu, Yi&lt;/author&gt;&lt;author&gt;Dou, Letian&lt;/author&gt;&lt;author&gt;Yang, Peidong&lt;/author&gt;&lt;/authors&gt;&lt;/contributors&gt;&lt;titles&gt;&lt;title&gt;Solution-phase synthesis of cesium lead halide perovskite nanowires&lt;/title&gt;&lt;secondary-title&gt;Journal of the American Chemical Society&lt;/secondary-title&gt;&lt;/titles&gt;&lt;periodical&gt;&lt;full-title&gt;Journal of the American Chemical Society&lt;/full-title&gt;&lt;/periodical&gt;&lt;pages&gt;9230-9233&lt;/pages&gt;&lt;volume&gt;137&lt;/volume&gt;&lt;number&gt;29&lt;/number&gt;&lt;dates&gt;&lt;year&gt;2015&lt;/year&gt;&lt;/dates&gt;&lt;isbn&gt;0002-7863&lt;/isbn&gt;&lt;urls&gt;&lt;/urls&gt;&lt;/record&gt;&lt;/Cite&gt;&lt;Cite&gt;&lt;Author&gt;Sun&lt;/Author&gt;&lt;Year&gt;2016&lt;/Year&gt;&lt;RecNum&gt;475&lt;/RecNum&gt;&lt;record&gt;&lt;rec-number&gt;475&lt;/rec-number&gt;&lt;foreign-keys&gt;&lt;key app="EN" db-id="efxpavspdf25adet5rrpwfwxe0v0ewwx5tas" timestamp="1547828780"&gt;475&lt;/key&gt;&lt;/foreign-keys&gt;&lt;ref-type name="Journal Article"&gt;17&lt;/ref-type&gt;&lt;contributors&gt;&lt;authors&gt;&lt;author&gt;Sun, Shibin&lt;/author&gt;&lt;author&gt;Yuan, Dan&lt;/author&gt;&lt;author&gt;Xu, Yuan&lt;/author&gt;&lt;author&gt;Wang, Aifei&lt;/author&gt;&lt;author&gt;Deng, Zhengtao&lt;/author&gt;&lt;/authors&gt;&lt;/contributors&gt;&lt;titles&gt;&lt;title&gt;Ligand-mediated synthesis of shape-controlled cesium lead halide perovskite nanocrystals via reprecipitation process at room temperature&lt;/title&gt;&lt;secondary-title&gt;ACS Nano&lt;/secondary-title&gt;&lt;/titles&gt;&lt;periodical&gt;&lt;full-title&gt;Acs Nano&lt;/full-title&gt;&lt;/periodical&gt;&lt;pages&gt;3648-3657&lt;/pages&gt;&lt;volume&gt;10&lt;/volume&gt;&lt;number&gt;3&lt;/number&gt;&lt;dates&gt;&lt;year&gt;2016&lt;/year&gt;&lt;/dates&gt;&lt;isbn&gt;1936-0851&lt;/isbn&gt;&lt;urls&gt;&lt;/urls&gt;&lt;/record&gt;&lt;/Cite&gt;&lt;/EndNote&gt;</w:instrText>
      </w:r>
      <w:r w:rsidR="00593EF1" w:rsidRPr="00BB42E7">
        <w:rPr>
          <w:rFonts w:asciiTheme="minorHAnsi" w:hAnsiTheme="minorHAnsi" w:cstheme="minorHAnsi"/>
          <w:color w:val="auto"/>
        </w:rPr>
        <w:fldChar w:fldCharType="separate"/>
      </w:r>
      <w:r w:rsidR="00E97C3B" w:rsidRPr="00BB42E7">
        <w:rPr>
          <w:rFonts w:asciiTheme="minorHAnsi" w:hAnsiTheme="minorHAnsi" w:cstheme="minorHAnsi"/>
          <w:noProof/>
          <w:color w:val="auto"/>
          <w:vertAlign w:val="superscript"/>
        </w:rPr>
        <w:t>33,34</w:t>
      </w:r>
      <w:r w:rsidR="00593EF1" w:rsidRPr="00BB42E7">
        <w:rPr>
          <w:rFonts w:asciiTheme="minorHAnsi" w:hAnsiTheme="minorHAnsi" w:cstheme="minorHAnsi"/>
          <w:color w:val="auto"/>
        </w:rPr>
        <w:fldChar w:fldCharType="end"/>
      </w:r>
      <w:r w:rsidR="00C753CE" w:rsidRPr="00BB42E7">
        <w:rPr>
          <w:rFonts w:asciiTheme="minorHAnsi" w:hAnsiTheme="minorHAnsi" w:cstheme="minorHAnsi"/>
          <w:color w:val="auto"/>
        </w:rPr>
        <w:t xml:space="preserve"> and</w:t>
      </w:r>
      <w:r w:rsidR="00593EF1" w:rsidRPr="00BB42E7">
        <w:rPr>
          <w:rFonts w:asciiTheme="minorHAnsi" w:hAnsiTheme="minorHAnsi" w:cstheme="minorHAnsi"/>
          <w:color w:val="auto"/>
        </w:rPr>
        <w:t xml:space="preserve"> nanoplatelets</w:t>
      </w:r>
      <w:r w:rsidR="00593EF1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kbWFuPC9BdXRob3I+PFllYXI+MjAxNzwvWWVhcj48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kbWFuPC9BdXRob3I+PFllYXI+MjAxNzwvWWVhcj48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="00593EF1" w:rsidRPr="00BB42E7">
        <w:rPr>
          <w:rFonts w:asciiTheme="minorHAnsi" w:hAnsiTheme="minorHAnsi" w:cstheme="minorHAnsi"/>
          <w:color w:val="auto"/>
        </w:rPr>
      </w:r>
      <w:r w:rsidR="00593EF1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18,35-41,43</w:t>
      </w:r>
      <w:r w:rsidR="00593EF1" w:rsidRPr="00BB42E7">
        <w:rPr>
          <w:rFonts w:asciiTheme="minorHAnsi" w:hAnsiTheme="minorHAnsi" w:cstheme="minorHAnsi"/>
          <w:color w:val="auto"/>
        </w:rPr>
        <w:fldChar w:fldCharType="end"/>
      </w:r>
      <w:r w:rsidR="00593EF1" w:rsidRPr="00BB42E7">
        <w:rPr>
          <w:rFonts w:asciiTheme="minorHAnsi" w:hAnsiTheme="minorHAnsi" w:cstheme="minorHAnsi"/>
          <w:color w:val="auto"/>
        </w:rPr>
        <w:t xml:space="preserve"> further demonstrate the shape </w:t>
      </w:r>
      <w:r w:rsidR="00C753CE" w:rsidRPr="00BB42E7">
        <w:rPr>
          <w:rFonts w:asciiTheme="minorHAnsi" w:hAnsiTheme="minorHAnsi" w:cstheme="minorHAnsi"/>
          <w:color w:val="auto"/>
        </w:rPr>
        <w:t xml:space="preserve">tunability </w:t>
      </w:r>
      <w:r w:rsidR="00593EF1" w:rsidRPr="00BB42E7">
        <w:rPr>
          <w:rFonts w:asciiTheme="minorHAnsi" w:hAnsiTheme="minorHAnsi" w:cstheme="minorHAnsi"/>
          <w:color w:val="auto"/>
        </w:rPr>
        <w:t>of lead halide perovskite nanocrystals.</w:t>
      </w:r>
    </w:p>
    <w:p w14:paraId="7C44638C" w14:textId="77777777" w:rsidR="00593EF1" w:rsidRPr="00BB42E7" w:rsidRDefault="00593EF1" w:rsidP="00150D36">
      <w:pPr>
        <w:tabs>
          <w:tab w:val="left" w:pos="270"/>
        </w:tabs>
        <w:rPr>
          <w:rFonts w:asciiTheme="minorHAnsi" w:hAnsiTheme="minorHAnsi" w:cstheme="minorHAnsi"/>
          <w:color w:val="auto"/>
        </w:rPr>
      </w:pPr>
    </w:p>
    <w:p w14:paraId="5DA06AA2" w14:textId="5F2EFFD1" w:rsidR="0003475F" w:rsidRPr="00BB42E7" w:rsidRDefault="00FA24EF" w:rsidP="00150D36">
      <w:pPr>
        <w:tabs>
          <w:tab w:val="left" w:pos="270"/>
        </w:tabs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Among </w:t>
      </w:r>
      <w:r w:rsidR="00593EF1" w:rsidRPr="00BB42E7">
        <w:rPr>
          <w:rFonts w:asciiTheme="minorHAnsi" w:hAnsiTheme="minorHAnsi" w:cstheme="minorHAnsi"/>
          <w:color w:val="auto"/>
        </w:rPr>
        <w:t>those nanocrystals</w:t>
      </w:r>
      <w:r w:rsidRPr="00BB42E7">
        <w:rPr>
          <w:rFonts w:asciiTheme="minorHAnsi" w:hAnsiTheme="minorHAnsi" w:cstheme="minorHAnsi"/>
          <w:color w:val="auto"/>
        </w:rPr>
        <w:t>,</w:t>
      </w:r>
      <w:r w:rsidR="004678C4" w:rsidRPr="00BB42E7">
        <w:rPr>
          <w:rFonts w:asciiTheme="minorHAnsi" w:hAnsiTheme="minorHAnsi" w:cstheme="minorHAnsi"/>
          <w:color w:val="auto"/>
        </w:rPr>
        <w:t xml:space="preserve"> colloidal</w:t>
      </w:r>
      <w:r w:rsidRPr="00BB42E7">
        <w:rPr>
          <w:rFonts w:asciiTheme="minorHAnsi" w:hAnsiTheme="minorHAnsi" w:cstheme="minorHAnsi"/>
          <w:color w:val="auto"/>
        </w:rPr>
        <w:t xml:space="preserve"> </w:t>
      </w:r>
      <w:r w:rsidR="00F04D06" w:rsidRPr="00BB42E7">
        <w:rPr>
          <w:rFonts w:asciiTheme="minorHAnsi" w:hAnsiTheme="minorHAnsi" w:cstheme="minorHAnsi"/>
          <w:color w:val="auto"/>
        </w:rPr>
        <w:t>two-dimensional</w:t>
      </w:r>
      <w:r w:rsidR="00034D94" w:rsidRPr="00BB42E7">
        <w:rPr>
          <w:rFonts w:asciiTheme="minorHAnsi" w:hAnsiTheme="minorHAnsi" w:cstheme="minorHAnsi"/>
          <w:color w:val="auto"/>
        </w:rPr>
        <w:t xml:space="preserve"> (2D)</w:t>
      </w:r>
      <w:r w:rsidR="00F04D06" w:rsidRPr="00BB42E7">
        <w:rPr>
          <w:rFonts w:asciiTheme="minorHAnsi" w:hAnsiTheme="minorHAnsi" w:cstheme="minorHAnsi"/>
          <w:color w:val="auto"/>
        </w:rPr>
        <w:t xml:space="preserve"> lead halide perovskites,</w:t>
      </w:r>
      <w:r w:rsidR="00F66E21" w:rsidRPr="00BB42E7">
        <w:rPr>
          <w:rFonts w:asciiTheme="minorHAnsi" w:hAnsiTheme="minorHAnsi" w:cstheme="minorHAnsi"/>
          <w:color w:val="auto"/>
        </w:rPr>
        <w:t xml:space="preserve"> or</w:t>
      </w:r>
      <w:r w:rsidR="00F04D06" w:rsidRPr="00BB42E7">
        <w:rPr>
          <w:rFonts w:asciiTheme="minorHAnsi" w:hAnsiTheme="minorHAnsi" w:cstheme="minorHAnsi"/>
          <w:color w:val="auto"/>
        </w:rPr>
        <w:t xml:space="preserve"> </w:t>
      </w:r>
      <w:r w:rsidR="00BE717F" w:rsidRPr="00BB42E7">
        <w:rPr>
          <w:rFonts w:asciiTheme="minorHAnsi" w:hAnsiTheme="minorHAnsi" w:cstheme="minorHAnsi"/>
          <w:color w:val="auto"/>
          <w:lang w:eastAsia="ko-KR"/>
        </w:rPr>
        <w:t>“</w:t>
      </w:r>
      <w:r w:rsidR="005F32BC" w:rsidRPr="00BB42E7">
        <w:rPr>
          <w:rFonts w:asciiTheme="minorHAnsi" w:hAnsiTheme="minorHAnsi" w:cstheme="minorHAnsi" w:hint="eastAsia"/>
          <w:color w:val="auto"/>
          <w:lang w:eastAsia="ko-KR"/>
        </w:rPr>
        <w:t>p</w:t>
      </w:r>
      <w:r w:rsidR="00F04D06" w:rsidRPr="00BB42E7">
        <w:rPr>
          <w:rFonts w:asciiTheme="minorHAnsi" w:hAnsiTheme="minorHAnsi" w:cstheme="minorHAnsi"/>
          <w:color w:val="auto"/>
        </w:rPr>
        <w:t>erovskite nanoplatelets</w:t>
      </w:r>
      <w:r w:rsidR="00BE717F" w:rsidRPr="00BB42E7">
        <w:rPr>
          <w:rFonts w:asciiTheme="minorHAnsi" w:hAnsiTheme="minorHAnsi" w:cstheme="minorHAnsi"/>
          <w:color w:val="auto"/>
          <w:lang w:eastAsia="ko-KR"/>
        </w:rPr>
        <w:t>”</w:t>
      </w:r>
      <w:r w:rsidR="00F04D06" w:rsidRPr="00BB42E7">
        <w:rPr>
          <w:rFonts w:asciiTheme="minorHAnsi" w:hAnsiTheme="minorHAnsi" w:cstheme="minorHAnsi"/>
          <w:color w:val="auto"/>
        </w:rPr>
        <w:t xml:space="preserve">, are especially promising for light-emitting applications due to </w:t>
      </w:r>
      <w:r w:rsidR="00110792" w:rsidRPr="00BB42E7">
        <w:rPr>
          <w:rFonts w:asciiTheme="minorHAnsi" w:hAnsiTheme="minorHAnsi" w:cstheme="minorHAnsi"/>
          <w:color w:val="auto"/>
        </w:rPr>
        <w:t xml:space="preserve">strong confinement of charge carriers, </w:t>
      </w:r>
      <w:r w:rsidR="009C6694" w:rsidRPr="00BB42E7">
        <w:rPr>
          <w:rFonts w:asciiTheme="minorHAnsi" w:hAnsiTheme="minorHAnsi" w:cstheme="minorHAnsi"/>
          <w:color w:val="auto"/>
        </w:rPr>
        <w:t>large exciton binding energy reaching up to hundreds of meV</w:t>
      </w:r>
      <w:r w:rsidR="00A41FA5" w:rsidRPr="00BB42E7">
        <w:rPr>
          <w:rFonts w:asciiTheme="minorHAnsi" w:hAnsiTheme="minorHAnsi" w:cstheme="minorHAnsi"/>
          <w:color w:val="auto"/>
        </w:rPr>
        <w:fldChar w:fldCharType="begin"/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Saidaminov&lt;/Author&gt;&lt;Year&gt;2017&lt;/Year&gt;&lt;RecNum&gt;365&lt;/RecNum&gt;&lt;DisplayText&gt;&lt;style face="superscript"&gt;44&lt;/style&gt;&lt;/DisplayText&gt;&lt;record&gt;&lt;rec-number&gt;365&lt;/rec-number&gt;&lt;foreign-keys&gt;&lt;key app="EN" db-id="efxpavspdf25adet5rrpwfwxe0v0ewwx5tas" timestamp="1518989720"&gt;365&lt;/key&gt;&lt;key app="ENWeb" db-id=""&gt;0&lt;/key&gt;&lt;/foreign-keys&gt;&lt;ref-type name="Journal Article"&gt;17&lt;/ref-type&gt;&lt;contributors&gt;&lt;authors&gt;&lt;author&gt;Saidaminov, Makhsud I.&lt;/author&gt;&lt;author&gt;Mohammed, Omar F.&lt;/author&gt;&lt;author&gt;Bakr, Osman M.&lt;/author&gt;&lt;/authors&gt;&lt;/contributors&gt;&lt;titles&gt;&lt;title&gt;Low-Dimensional-Networked Metal Halide Perovskites: The Next Big Thing&lt;/title&gt;&lt;secondary-title&gt;ACS Energy Letters&lt;/secondary-title&gt;&lt;/titles&gt;&lt;periodical&gt;&lt;full-title&gt;ACS Energy Letters&lt;/full-title&gt;&lt;/periodical&gt;&lt;pages&gt;889-896&lt;/pages&gt;&lt;volume&gt;2&lt;/volume&gt;&lt;number&gt;4&lt;/number&gt;&lt;dates&gt;&lt;year&gt;2017&lt;/year&gt;&lt;/dates&gt;&lt;isbn&gt;2380-8195&amp;#xD;2380-8195&lt;/isbn&gt;&lt;urls&gt;&lt;/urls&gt;&lt;electronic-resource-num&gt;10.1021/acsenergylett.6b00705&lt;/electronic-resource-num&gt;&lt;research-notes&gt;low dimensional perovskite generally more stable than 3D perovskites&amp;#xD;Incorporation of organic emitter (e.g.polyacetylene) as a 2D perovskite spacer enables efficient emission&amp;#xD;Table of exciton binding energy &amp;#xD;For 2D perovskites, Eb and other properties can be tuned by organic spacer properties.&amp;#xD;0D Cs2SbI6 and MA3Bi2I9 are not insulators but semiconductors&amp;#xD;X-B-X angle, B-X distance, distortions and stereoactivity of B atom all play role in determination of bandgap&amp;#xD;Short spacer in 2D perovskite - (110)-cut 2D structure instead of (100)-cut structure. - Strong vibronic coupling btw excitons and lattices - broadband white light emission&lt;/research-notes&gt;&lt;/record&gt;&lt;/Cite&gt;&lt;/EndNote&gt;</w:instrText>
      </w:r>
      <w:r w:rsidR="00A41FA5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44</w:t>
      </w:r>
      <w:r w:rsidR="00A41FA5" w:rsidRPr="00BB42E7">
        <w:rPr>
          <w:rFonts w:asciiTheme="minorHAnsi" w:hAnsiTheme="minorHAnsi" w:cstheme="minorHAnsi"/>
          <w:color w:val="auto"/>
        </w:rPr>
        <w:fldChar w:fldCharType="end"/>
      </w:r>
      <w:r w:rsidR="009C6694" w:rsidRPr="00BB42E7">
        <w:rPr>
          <w:rFonts w:asciiTheme="minorHAnsi" w:hAnsiTheme="minorHAnsi" w:cstheme="minorHAnsi"/>
          <w:color w:val="auto"/>
        </w:rPr>
        <w:t xml:space="preserve">, and </w:t>
      </w:r>
      <w:r w:rsidR="00F04D06" w:rsidRPr="00BB42E7">
        <w:rPr>
          <w:rFonts w:asciiTheme="minorHAnsi" w:hAnsiTheme="minorHAnsi" w:cstheme="minorHAnsi"/>
          <w:color w:val="auto"/>
        </w:rPr>
        <w:t>spectrally narrow emission</w:t>
      </w:r>
      <w:r w:rsidR="002D0615" w:rsidRPr="00BB42E7">
        <w:rPr>
          <w:rFonts w:asciiTheme="minorHAnsi" w:hAnsiTheme="minorHAnsi" w:cstheme="minorHAnsi"/>
          <w:color w:val="auto"/>
        </w:rPr>
        <w:t xml:space="preserve"> from thickness-pure ensemble</w:t>
      </w:r>
      <w:r w:rsidR="005F32BC" w:rsidRPr="00BB42E7">
        <w:rPr>
          <w:rFonts w:asciiTheme="minorHAnsi" w:hAnsiTheme="minorHAnsi" w:cstheme="minorHAnsi"/>
          <w:color w:val="auto"/>
        </w:rPr>
        <w:t>s</w:t>
      </w:r>
      <w:r w:rsidR="002D0615" w:rsidRPr="00BB42E7">
        <w:rPr>
          <w:rFonts w:asciiTheme="minorHAnsi" w:hAnsiTheme="minorHAnsi" w:cstheme="minorHAnsi"/>
          <w:color w:val="auto"/>
        </w:rPr>
        <w:t xml:space="preserve"> of nanoplatelets</w:t>
      </w:r>
      <w:r w:rsidR="00B765C9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tlbnN0ZWluPC9BdXRob3I+PFllYXI+MjAxNTwvWWVh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54670F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tlbnN0ZWluPC9BdXRob3I+PFllYXI+MjAxNTwvWWVh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</w:fldData>
        </w:fldChar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4670F" w:rsidRPr="00BB42E7">
        <w:rPr>
          <w:rFonts w:asciiTheme="minorHAnsi" w:hAnsiTheme="minorHAnsi" w:cstheme="minorHAnsi"/>
          <w:color w:val="auto"/>
        </w:rPr>
      </w:r>
      <w:r w:rsidR="0054670F" w:rsidRPr="00BB42E7">
        <w:rPr>
          <w:rFonts w:asciiTheme="minorHAnsi" w:hAnsiTheme="minorHAnsi" w:cstheme="minorHAnsi"/>
          <w:color w:val="auto"/>
        </w:rPr>
        <w:fldChar w:fldCharType="end"/>
      </w:r>
      <w:r w:rsidR="00B765C9" w:rsidRPr="00BB42E7">
        <w:rPr>
          <w:rFonts w:asciiTheme="minorHAnsi" w:hAnsiTheme="minorHAnsi" w:cstheme="minorHAnsi"/>
          <w:color w:val="auto"/>
        </w:rPr>
      </w:r>
      <w:r w:rsidR="00B765C9" w:rsidRPr="00BB42E7">
        <w:rPr>
          <w:rFonts w:asciiTheme="minorHAnsi" w:hAnsiTheme="minorHAnsi" w:cstheme="minorHAnsi"/>
          <w:color w:val="auto"/>
        </w:rPr>
        <w:fldChar w:fldCharType="separate"/>
      </w:r>
      <w:r w:rsidR="00E97C3B" w:rsidRPr="00BB42E7">
        <w:rPr>
          <w:rFonts w:asciiTheme="minorHAnsi" w:hAnsiTheme="minorHAnsi" w:cstheme="minorHAnsi"/>
          <w:noProof/>
          <w:color w:val="auto"/>
          <w:vertAlign w:val="superscript"/>
        </w:rPr>
        <w:t>39</w:t>
      </w:r>
      <w:r w:rsidR="00B765C9" w:rsidRPr="00BB42E7">
        <w:rPr>
          <w:rFonts w:asciiTheme="minorHAnsi" w:hAnsiTheme="minorHAnsi" w:cstheme="minorHAnsi"/>
          <w:color w:val="auto"/>
        </w:rPr>
        <w:fldChar w:fldCharType="end"/>
      </w:r>
      <w:r w:rsidRPr="00BB42E7">
        <w:rPr>
          <w:rFonts w:asciiTheme="minorHAnsi" w:hAnsiTheme="minorHAnsi" w:cstheme="minorHAnsi"/>
          <w:color w:val="auto"/>
        </w:rPr>
        <w:t xml:space="preserve">. </w:t>
      </w:r>
      <w:r w:rsidR="00034D94" w:rsidRPr="00BB42E7">
        <w:rPr>
          <w:rFonts w:asciiTheme="minorHAnsi" w:hAnsiTheme="minorHAnsi" w:cstheme="minorHAnsi"/>
          <w:color w:val="auto"/>
        </w:rPr>
        <w:t xml:space="preserve">Additionally, </w:t>
      </w:r>
      <w:r w:rsidR="00874FE4" w:rsidRPr="00BB42E7">
        <w:rPr>
          <w:rFonts w:asciiTheme="minorHAnsi" w:hAnsiTheme="minorHAnsi" w:cstheme="minorHAnsi" w:hint="eastAsia"/>
          <w:color w:val="auto"/>
          <w:lang w:eastAsia="ko-KR"/>
        </w:rPr>
        <w:t>anisotropic</w:t>
      </w:r>
      <w:r w:rsidR="00034D94" w:rsidRPr="00BB42E7">
        <w:rPr>
          <w:rFonts w:asciiTheme="minorHAnsi" w:hAnsiTheme="minorHAnsi" w:cstheme="minorHAnsi"/>
          <w:color w:val="auto"/>
        </w:rPr>
        <w:t xml:space="preserve"> emission reported </w:t>
      </w:r>
      <w:r w:rsidR="00874FE4" w:rsidRPr="00BB42E7">
        <w:rPr>
          <w:rFonts w:asciiTheme="minorHAnsi" w:hAnsiTheme="minorHAnsi" w:cstheme="minorHAnsi" w:hint="eastAsia"/>
          <w:color w:val="auto"/>
          <w:lang w:eastAsia="ko-KR"/>
        </w:rPr>
        <w:t>for</w:t>
      </w:r>
      <w:r w:rsidR="00F66E21" w:rsidRPr="00BB42E7">
        <w:rPr>
          <w:rFonts w:asciiTheme="minorHAnsi" w:hAnsiTheme="minorHAnsi" w:cstheme="minorHAnsi"/>
          <w:color w:val="auto"/>
          <w:lang w:eastAsia="ko-KR"/>
        </w:rPr>
        <w:t xml:space="preserve"> 2D perovskite nanocrystals</w:t>
      </w:r>
      <w:r w:rsidR="00EA2774" w:rsidRPr="00BB42E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D03AEA" w:rsidRPr="00BB42E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Jurow&lt;/Author&gt;&lt;Year&gt;2019&lt;/Year&gt;&lt;RecNum&gt;487&lt;/RecNum&gt;&lt;DisplayText&gt;&lt;style face="superscript"&gt;46&lt;/style&gt;&lt;/DisplayText&gt;&lt;record&gt;&lt;rec-number&gt;487&lt;/rec-number&gt;&lt;foreign-keys&gt;&lt;key app="EN" db-id="efxpavspdf25adet5rrpwfwxe0v0ewwx5tas" timestamp="1554239089"&gt;487&lt;/key&gt;&lt;/foreign-keys&gt;&lt;ref-type name="Journal Article"&gt;17&lt;/ref-type&gt;&lt;contributors&gt;&lt;authors&gt;&lt;author&gt;Jurow, Matthew J&lt;/author&gt;&lt;author&gt;Morgenstern, Thomas&lt;/author&gt;&lt;author&gt;Eisler, Carissa&lt;/author&gt;&lt;author&gt;Kang, Jun&lt;/author&gt;&lt;author&gt;Penzo, Erika&lt;/author&gt;&lt;author&gt;Do, Mai Quynh&lt;/author&gt;&lt;author&gt;Engelmayer, Manuel&lt;/author&gt;&lt;author&gt;Osowiecki, Wojciech T&lt;/author&gt;&lt;author&gt;Bekenstein, Yehonadav&lt;/author&gt;&lt;author&gt;Tassone, Christopher J&lt;/author&gt;&lt;author&gt;Wang, Lin-Wang&lt;/author&gt;&lt;author&gt;Alivisatos, A. P.&lt;/author&gt;&lt;author&gt;Brutting, Wolfgang&lt;/author&gt;&lt;author&gt;Liu, Yi&lt;/author&gt;&lt;/authors&gt;&lt;/contributors&gt;&lt;titles&gt;&lt;title&gt;Manipulating the Transition Dipole Moment of CsPbBr3 Perovskite Nanocrystals for Superior Optical Properties&lt;/title&gt;&lt;secondary-title&gt;Nano Letters&lt;/secondary-title&gt;&lt;/titles&gt;&lt;periodical&gt;&lt;full-title&gt;Nano Letters&lt;/full-title&gt;&lt;/periodical&gt;&lt;dates&gt;&lt;year&gt;2019&lt;/year&gt;&lt;/dates&gt;&lt;isbn&gt;1530-6984&lt;/isbn&gt;&lt;urls&gt;&lt;/urls&gt;&lt;electronic-resource-num&gt;10.1021/acs.nanolett.9b00122&lt;/electronic-resource-num&gt;&lt;/record&gt;&lt;/Cite&gt;&lt;/EndNote&gt;</w:instrText>
      </w:r>
      <w:r w:rsidR="00EA2774" w:rsidRPr="00BB42E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6</w:t>
      </w:r>
      <w:r w:rsidR="00EA2774" w:rsidRPr="00BB42E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34D94" w:rsidRPr="00BB42E7">
        <w:rPr>
          <w:rFonts w:asciiTheme="minorHAnsi" w:hAnsiTheme="minorHAnsi" w:cstheme="minorHAnsi"/>
          <w:color w:val="auto"/>
        </w:rPr>
        <w:t xml:space="preserve"> </w:t>
      </w:r>
      <w:r w:rsidR="002920F7" w:rsidRPr="00BB42E7">
        <w:rPr>
          <w:rFonts w:asciiTheme="minorHAnsi" w:hAnsiTheme="minorHAnsi" w:cstheme="minorHAnsi"/>
          <w:color w:val="auto"/>
        </w:rPr>
        <w:t xml:space="preserve">and </w:t>
      </w:r>
      <w:r w:rsidR="00034D94" w:rsidRPr="00BB42E7">
        <w:rPr>
          <w:rFonts w:asciiTheme="minorHAnsi" w:hAnsiTheme="minorHAnsi" w:cstheme="minorHAnsi"/>
          <w:color w:val="auto"/>
        </w:rPr>
        <w:t>other 2D semiconductors</w:t>
      </w:r>
      <w:r w:rsidR="004C4132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3PC9ZZWFyPjxSZWNO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3PC9ZZWFyPjxSZWNO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="004C4132" w:rsidRPr="00BB42E7">
        <w:rPr>
          <w:rFonts w:asciiTheme="minorHAnsi" w:hAnsiTheme="minorHAnsi" w:cstheme="minorHAnsi"/>
          <w:color w:val="auto"/>
        </w:rPr>
      </w:r>
      <w:r w:rsidR="004C4132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47,48</w:t>
      </w:r>
      <w:r w:rsidR="004C4132" w:rsidRPr="00BB42E7">
        <w:rPr>
          <w:rFonts w:asciiTheme="minorHAnsi" w:hAnsiTheme="minorHAnsi" w:cstheme="minorHAnsi"/>
          <w:color w:val="auto"/>
        </w:rPr>
        <w:fldChar w:fldCharType="end"/>
      </w:r>
      <w:r w:rsidR="00034D94" w:rsidRPr="00BB42E7">
        <w:rPr>
          <w:rFonts w:asciiTheme="minorHAnsi" w:hAnsiTheme="minorHAnsi" w:cstheme="minorHAnsi"/>
          <w:color w:val="auto"/>
        </w:rPr>
        <w:t xml:space="preserve"> </w:t>
      </w:r>
      <w:r w:rsidR="00110792" w:rsidRPr="00BB42E7">
        <w:rPr>
          <w:rFonts w:asciiTheme="minorHAnsi" w:hAnsiTheme="minorHAnsi" w:cstheme="minorHAnsi"/>
          <w:color w:val="auto"/>
        </w:rPr>
        <w:t>highlights</w:t>
      </w:r>
      <w:r w:rsidR="00034D94" w:rsidRPr="00BB42E7">
        <w:rPr>
          <w:rFonts w:asciiTheme="minorHAnsi" w:hAnsiTheme="minorHAnsi" w:cstheme="minorHAnsi"/>
          <w:color w:val="auto"/>
        </w:rPr>
        <w:t xml:space="preserve"> the </w:t>
      </w:r>
      <w:r w:rsidR="00110792" w:rsidRPr="00BB42E7">
        <w:rPr>
          <w:rFonts w:asciiTheme="minorHAnsi" w:hAnsiTheme="minorHAnsi" w:cstheme="minorHAnsi"/>
          <w:color w:val="auto"/>
        </w:rPr>
        <w:t>potential</w:t>
      </w:r>
      <w:r w:rsidR="00034D94" w:rsidRPr="00BB42E7">
        <w:rPr>
          <w:rFonts w:asciiTheme="minorHAnsi" w:hAnsiTheme="minorHAnsi" w:cstheme="minorHAnsi"/>
          <w:color w:val="auto"/>
        </w:rPr>
        <w:t xml:space="preserve"> of maximizing outcoupling efficiency from perovskite</w:t>
      </w:r>
      <w:r w:rsidR="0064258C" w:rsidRPr="00BB42E7">
        <w:rPr>
          <w:rFonts w:asciiTheme="minorHAnsi" w:hAnsiTheme="minorHAnsi" w:cstheme="minorHAnsi"/>
          <w:color w:val="auto"/>
        </w:rPr>
        <w:t xml:space="preserve"> </w:t>
      </w:r>
      <w:r w:rsidR="00034D94" w:rsidRPr="00BB42E7">
        <w:rPr>
          <w:rFonts w:asciiTheme="minorHAnsi" w:hAnsiTheme="minorHAnsi" w:cstheme="minorHAnsi"/>
          <w:color w:val="auto"/>
        </w:rPr>
        <w:t>nanoplatelet-based light-emitting devices.</w:t>
      </w:r>
      <w:r w:rsidR="0091172B" w:rsidRPr="00BB42E7">
        <w:rPr>
          <w:rFonts w:asciiTheme="minorHAnsi" w:hAnsiTheme="minorHAnsi" w:cstheme="minorHAnsi"/>
          <w:color w:val="auto"/>
        </w:rPr>
        <w:t xml:space="preserve"> </w:t>
      </w:r>
    </w:p>
    <w:p w14:paraId="1A72450B" w14:textId="77777777" w:rsidR="00AA71D6" w:rsidRPr="00BB42E7" w:rsidRDefault="00AA71D6" w:rsidP="00150D36">
      <w:pPr>
        <w:tabs>
          <w:tab w:val="left" w:pos="270"/>
        </w:tabs>
        <w:rPr>
          <w:rFonts w:asciiTheme="minorHAnsi" w:hAnsiTheme="minorHAnsi" w:cstheme="minorHAnsi"/>
          <w:color w:val="auto"/>
        </w:rPr>
      </w:pPr>
    </w:p>
    <w:p w14:paraId="090399B2" w14:textId="7BA2A43F" w:rsidR="00F04D06" w:rsidRPr="00BB42E7" w:rsidRDefault="002920F7" w:rsidP="00150D36">
      <w:pPr>
        <w:tabs>
          <w:tab w:val="left" w:pos="270"/>
        </w:tabs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Here, we demonstrate a protocol for</w:t>
      </w:r>
      <w:r w:rsidR="0003475F" w:rsidRPr="00BB42E7">
        <w:rPr>
          <w:rFonts w:asciiTheme="minorHAnsi" w:hAnsiTheme="minorHAnsi" w:cstheme="minorHAnsi"/>
          <w:color w:val="auto"/>
        </w:rPr>
        <w:t xml:space="preserve"> the </w:t>
      </w:r>
      <w:r w:rsidR="002F1F41" w:rsidRPr="00BB42E7">
        <w:rPr>
          <w:rFonts w:asciiTheme="minorHAnsi" w:hAnsiTheme="minorHAnsi" w:cstheme="minorHAnsi"/>
          <w:color w:val="auto"/>
        </w:rPr>
        <w:t>simple</w:t>
      </w:r>
      <w:r w:rsidR="00641B26" w:rsidRPr="00BB42E7">
        <w:rPr>
          <w:rFonts w:asciiTheme="minorHAnsi" w:hAnsiTheme="minorHAnsi" w:cstheme="minorHAnsi"/>
          <w:color w:val="auto"/>
        </w:rPr>
        <w:t>, universal,</w:t>
      </w:r>
      <w:r w:rsidR="002F1F41" w:rsidRPr="00BB42E7">
        <w:rPr>
          <w:rFonts w:asciiTheme="minorHAnsi" w:hAnsiTheme="minorHAnsi" w:cstheme="minorHAnsi"/>
          <w:color w:val="auto"/>
        </w:rPr>
        <w:t xml:space="preserve"> </w:t>
      </w:r>
      <w:r w:rsidR="000330F6" w:rsidRPr="00BB42E7">
        <w:rPr>
          <w:rFonts w:asciiTheme="minorHAnsi" w:hAnsiTheme="minorHAnsi" w:cstheme="minorHAnsi"/>
          <w:color w:val="auto"/>
        </w:rPr>
        <w:t xml:space="preserve">room-temperature </w:t>
      </w:r>
      <w:r w:rsidR="0003475F" w:rsidRPr="00BB42E7">
        <w:rPr>
          <w:rFonts w:asciiTheme="minorHAnsi" w:hAnsiTheme="minorHAnsi" w:cstheme="minorHAnsi"/>
          <w:color w:val="auto"/>
        </w:rPr>
        <w:t>synthesis of colloidal lead halide perovskite nanoplatelets</w:t>
      </w:r>
      <w:r w:rsidR="00F169EE" w:rsidRPr="00BB42E7">
        <w:rPr>
          <w:rFonts w:asciiTheme="minorHAnsi" w:hAnsiTheme="minorHAnsi" w:cstheme="minorHAnsi"/>
          <w:color w:val="auto"/>
        </w:rPr>
        <w:t xml:space="preserve"> </w:t>
      </w:r>
      <w:r w:rsidR="00DB1A44" w:rsidRPr="00BB42E7">
        <w:rPr>
          <w:rFonts w:asciiTheme="minorHAnsi" w:hAnsiTheme="minorHAnsi" w:cstheme="minorHAnsi"/>
          <w:color w:val="auto"/>
        </w:rPr>
        <w:t xml:space="preserve">via </w:t>
      </w:r>
      <w:r w:rsidR="002D1FD2" w:rsidRPr="00BB42E7">
        <w:rPr>
          <w:rFonts w:asciiTheme="minorHAnsi" w:hAnsiTheme="minorHAnsi" w:cstheme="minorHAnsi"/>
          <w:color w:val="auto"/>
        </w:rPr>
        <w:t xml:space="preserve">a </w:t>
      </w:r>
      <w:r w:rsidR="00DB1A44" w:rsidRPr="00BB42E7">
        <w:rPr>
          <w:rFonts w:asciiTheme="minorHAnsi" w:hAnsiTheme="minorHAnsi" w:cstheme="minorHAnsi"/>
          <w:color w:val="auto"/>
        </w:rPr>
        <w:t>ligand-assisted reprecipitation</w:t>
      </w:r>
      <w:r w:rsidR="00C85D27" w:rsidRPr="00BB42E7">
        <w:rPr>
          <w:rFonts w:asciiTheme="minorHAnsi" w:hAnsiTheme="minorHAnsi" w:cstheme="minorHAnsi"/>
          <w:color w:val="auto"/>
        </w:rPr>
        <w:t xml:space="preserve"> technique</w:t>
      </w:r>
      <w:r w:rsidR="00EA2774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kbWFuPC9BdXRob3I+PFllYXI+MjAxNjwvWWVhcj48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kbWFuPC9BdXRob3I+PFllYXI+MjAxNjwvWWVhcj48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="00EA2774" w:rsidRPr="00BB42E7">
        <w:rPr>
          <w:rFonts w:asciiTheme="minorHAnsi" w:hAnsiTheme="minorHAnsi" w:cstheme="minorHAnsi"/>
          <w:color w:val="auto"/>
        </w:rPr>
      </w:r>
      <w:r w:rsidR="00EA2774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36,38,49</w:t>
      </w:r>
      <w:r w:rsidR="00EA2774" w:rsidRPr="00BB42E7">
        <w:rPr>
          <w:rFonts w:asciiTheme="minorHAnsi" w:hAnsiTheme="minorHAnsi" w:cstheme="minorHAnsi"/>
          <w:color w:val="auto"/>
        </w:rPr>
        <w:fldChar w:fldCharType="end"/>
      </w:r>
      <w:r w:rsidR="00DB1A44" w:rsidRPr="00BB42E7">
        <w:rPr>
          <w:rFonts w:asciiTheme="minorHAnsi" w:hAnsiTheme="minorHAnsi" w:cstheme="minorHAnsi"/>
          <w:color w:val="auto"/>
        </w:rPr>
        <w:t>.</w:t>
      </w:r>
      <w:r w:rsidR="00F169EE" w:rsidRPr="00BB42E7">
        <w:rPr>
          <w:rFonts w:asciiTheme="minorHAnsi" w:hAnsiTheme="minorHAnsi" w:cstheme="minorHAnsi"/>
          <w:color w:val="auto"/>
        </w:rPr>
        <w:t xml:space="preserve"> Perovskite nanoplatelets incorporating iodide and/or bromide halide anions, methylammonium or </w:t>
      </w:r>
      <w:proofErr w:type="spellStart"/>
      <w:r w:rsidR="00F169EE" w:rsidRPr="00BB42E7">
        <w:rPr>
          <w:rFonts w:asciiTheme="minorHAnsi" w:hAnsiTheme="minorHAnsi" w:cstheme="minorHAnsi"/>
          <w:color w:val="auto"/>
        </w:rPr>
        <w:t>formamidinium</w:t>
      </w:r>
      <w:proofErr w:type="spellEnd"/>
      <w:r w:rsidR="00F169EE" w:rsidRPr="00BB42E7">
        <w:rPr>
          <w:rFonts w:asciiTheme="minorHAnsi" w:hAnsiTheme="minorHAnsi" w:cstheme="minorHAnsi"/>
          <w:color w:val="auto"/>
        </w:rPr>
        <w:t xml:space="preserve"> organic cations, and variable </w:t>
      </w:r>
      <w:r w:rsidR="003D7C89" w:rsidRPr="00BB42E7">
        <w:rPr>
          <w:rFonts w:asciiTheme="minorHAnsi" w:hAnsiTheme="minorHAnsi" w:cstheme="minorHAnsi"/>
          <w:color w:val="auto"/>
        </w:rPr>
        <w:t xml:space="preserve">organic </w:t>
      </w:r>
      <w:r w:rsidR="00900E01" w:rsidRPr="00BB42E7">
        <w:rPr>
          <w:rFonts w:asciiTheme="minorHAnsi" w:hAnsiTheme="minorHAnsi" w:cstheme="minorHAnsi"/>
          <w:color w:val="auto"/>
        </w:rPr>
        <w:t xml:space="preserve">surface </w:t>
      </w:r>
      <w:r w:rsidR="003D7C89" w:rsidRPr="00BB42E7">
        <w:rPr>
          <w:rFonts w:asciiTheme="minorHAnsi" w:hAnsiTheme="minorHAnsi" w:cstheme="minorHAnsi"/>
          <w:color w:val="auto"/>
        </w:rPr>
        <w:t>ligand</w:t>
      </w:r>
      <w:r w:rsidR="00900E01" w:rsidRPr="00BB42E7">
        <w:rPr>
          <w:rFonts w:asciiTheme="minorHAnsi" w:hAnsiTheme="minorHAnsi" w:cstheme="minorHAnsi"/>
          <w:color w:val="auto"/>
        </w:rPr>
        <w:t>s</w:t>
      </w:r>
      <w:r w:rsidR="003D7C89" w:rsidRPr="00BB42E7">
        <w:rPr>
          <w:rFonts w:asciiTheme="minorHAnsi" w:hAnsiTheme="minorHAnsi" w:cstheme="minorHAnsi"/>
          <w:color w:val="auto"/>
        </w:rPr>
        <w:t xml:space="preserve"> </w:t>
      </w:r>
      <w:r w:rsidR="00F169EE" w:rsidRPr="00BB42E7">
        <w:rPr>
          <w:rFonts w:asciiTheme="minorHAnsi" w:hAnsiTheme="minorHAnsi" w:cstheme="minorHAnsi"/>
          <w:color w:val="auto"/>
        </w:rPr>
        <w:t xml:space="preserve">are demonstrated. </w:t>
      </w:r>
      <w:r w:rsidR="00713E4B" w:rsidRPr="00BB42E7">
        <w:rPr>
          <w:rFonts w:asciiTheme="minorHAnsi" w:hAnsiTheme="minorHAnsi" w:cstheme="minorHAnsi"/>
          <w:color w:val="auto"/>
        </w:rPr>
        <w:t>Procedures for controlling the absorption and emission energy and the thickness purity of the colloidal dispersion are discussed.</w:t>
      </w:r>
    </w:p>
    <w:p w14:paraId="1A1271F7" w14:textId="77777777" w:rsidR="009550AE" w:rsidRPr="00BB42E7" w:rsidRDefault="009550AE" w:rsidP="00150D36">
      <w:pPr>
        <w:rPr>
          <w:rFonts w:asciiTheme="minorHAnsi" w:hAnsiTheme="minorHAnsi" w:cstheme="minorHAnsi"/>
          <w:b/>
        </w:rPr>
      </w:pPr>
    </w:p>
    <w:p w14:paraId="3D4CD2F3" w14:textId="0AE354BB" w:rsidR="006305D7" w:rsidRPr="00BB42E7" w:rsidRDefault="006305D7" w:rsidP="00150D36">
      <w:pPr>
        <w:rPr>
          <w:rStyle w:val="a4"/>
          <w:rFonts w:asciiTheme="minorHAnsi" w:hAnsiTheme="minorHAnsi" w:cstheme="minorHAnsi"/>
          <w:color w:val="808080" w:themeColor="background1" w:themeShade="80"/>
          <w:u w:val="none"/>
        </w:rPr>
      </w:pPr>
      <w:r w:rsidRPr="00BB42E7">
        <w:rPr>
          <w:rFonts w:asciiTheme="minorHAnsi" w:hAnsiTheme="minorHAnsi" w:cstheme="minorHAnsi"/>
          <w:b/>
        </w:rPr>
        <w:t>PROTOCOL:</w:t>
      </w:r>
      <w:r w:rsidRPr="00BB42E7">
        <w:rPr>
          <w:rFonts w:asciiTheme="minorHAnsi" w:hAnsiTheme="minorHAnsi" w:cstheme="minorHAnsi"/>
        </w:rPr>
        <w:t xml:space="preserve"> </w:t>
      </w:r>
    </w:p>
    <w:p w14:paraId="7DFE2C06" w14:textId="77777777" w:rsidR="008169D2" w:rsidRPr="00BB42E7" w:rsidRDefault="008169D2" w:rsidP="00150D36">
      <w:pPr>
        <w:rPr>
          <w:rStyle w:val="a4"/>
          <w:rFonts w:asciiTheme="minorHAnsi" w:hAnsiTheme="minorHAnsi" w:cstheme="minorHAnsi"/>
          <w:color w:val="auto"/>
          <w:u w:val="none"/>
        </w:rPr>
      </w:pPr>
    </w:p>
    <w:p w14:paraId="59DCF48D" w14:textId="043C40B2" w:rsidR="005D6C9E" w:rsidRPr="00BB42E7" w:rsidRDefault="00BB42E7" w:rsidP="00150D36">
      <w:pPr>
        <w:rPr>
          <w:rStyle w:val="a4"/>
          <w:rFonts w:asciiTheme="minorHAnsi" w:hAnsiTheme="minorHAnsi" w:cstheme="minorHAnsi"/>
          <w:color w:val="auto"/>
          <w:u w:val="none"/>
        </w:rPr>
      </w:pPr>
      <w:r>
        <w:rPr>
          <w:rStyle w:val="a4"/>
          <w:rFonts w:asciiTheme="minorHAnsi" w:hAnsiTheme="minorHAnsi" w:cstheme="minorHAnsi"/>
          <w:color w:val="auto"/>
          <w:u w:val="none"/>
        </w:rPr>
        <w:t>NOTE:</w:t>
      </w:r>
      <w:r w:rsidR="00150D36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 </w:t>
      </w:r>
      <w:r w:rsidR="00892E54" w:rsidRPr="00BB42E7">
        <w:rPr>
          <w:rStyle w:val="a4"/>
          <w:rFonts w:asciiTheme="minorHAnsi" w:hAnsiTheme="minorHAnsi" w:cstheme="minorHAnsi"/>
          <w:color w:val="auto"/>
          <w:u w:val="none"/>
        </w:rPr>
        <w:t>Simpler</w:t>
      </w:r>
      <w:r w:rsidR="007E115B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 notations of ‘</w:t>
      </w:r>
      <w:r w:rsidR="007E115B" w:rsidRPr="00BB42E7">
        <w:rPr>
          <w:rStyle w:val="a4"/>
          <w:rFonts w:asciiTheme="minorHAnsi" w:hAnsiTheme="minorHAnsi" w:cstheme="minorHAnsi"/>
          <w:i/>
          <w:color w:val="auto"/>
          <w:u w:val="none"/>
        </w:rPr>
        <w:t>n</w:t>
      </w:r>
      <w:r w:rsidR="007E115B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 = 1 BX’ and ‘</w:t>
      </w:r>
      <w:r w:rsidR="007E115B" w:rsidRPr="00BB42E7">
        <w:rPr>
          <w:rStyle w:val="a4"/>
          <w:rFonts w:asciiTheme="minorHAnsi" w:hAnsiTheme="minorHAnsi" w:cstheme="minorHAnsi"/>
          <w:i/>
          <w:color w:val="auto"/>
          <w:u w:val="none"/>
        </w:rPr>
        <w:t>n</w:t>
      </w:r>
      <w:r w:rsidR="007E115B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 = 2 ABX’ will be used from </w:t>
      </w:r>
      <w:r w:rsidR="00892E54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here instead of </w:t>
      </w:r>
      <w:r w:rsidR="0009266D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the </w:t>
      </w:r>
      <w:r w:rsidR="00892E54" w:rsidRPr="00BB42E7">
        <w:rPr>
          <w:rStyle w:val="a4"/>
          <w:rFonts w:asciiTheme="minorHAnsi" w:hAnsiTheme="minorHAnsi" w:cstheme="minorHAnsi"/>
          <w:color w:val="auto"/>
          <w:u w:val="none"/>
        </w:rPr>
        <w:t>complex chemical formula of</w:t>
      </w:r>
      <w:r w:rsidR="007E115B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 </w:t>
      </w:r>
      <w:r w:rsidR="007E115B" w:rsidRPr="00BB42E7">
        <w:rPr>
          <w:rFonts w:asciiTheme="minorHAnsi" w:hAnsiTheme="minorHAnsi" w:cstheme="minorHAnsi"/>
          <w:color w:val="auto"/>
        </w:rPr>
        <w:t>L</w:t>
      </w:r>
      <w:r w:rsidR="007E115B"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="007E115B" w:rsidRPr="00BB42E7">
        <w:rPr>
          <w:rFonts w:asciiTheme="minorHAnsi" w:hAnsiTheme="minorHAnsi" w:cstheme="minorHAnsi"/>
          <w:color w:val="auto"/>
        </w:rPr>
        <w:t>BX</w:t>
      </w:r>
      <w:r w:rsidR="007E115B" w:rsidRPr="00BB42E7">
        <w:rPr>
          <w:rFonts w:asciiTheme="minorHAnsi" w:hAnsiTheme="minorHAnsi" w:cstheme="minorHAnsi"/>
          <w:color w:val="auto"/>
          <w:vertAlign w:val="subscript"/>
        </w:rPr>
        <w:t>4</w:t>
      </w:r>
      <w:r w:rsidR="007E115B" w:rsidRPr="00BB42E7">
        <w:rPr>
          <w:rFonts w:asciiTheme="minorHAnsi" w:hAnsiTheme="minorHAnsi" w:cstheme="minorHAnsi"/>
          <w:color w:val="auto"/>
        </w:rPr>
        <w:t xml:space="preserve"> and L</w:t>
      </w:r>
      <w:r w:rsidR="007E115B"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="007E115B" w:rsidRPr="00BB42E7">
        <w:rPr>
          <w:rFonts w:asciiTheme="minorHAnsi" w:hAnsiTheme="minorHAnsi" w:cstheme="minorHAnsi"/>
          <w:color w:val="auto"/>
        </w:rPr>
        <w:t>[ABX</w:t>
      </w:r>
      <w:r w:rsidR="007E115B" w:rsidRPr="00BB42E7">
        <w:rPr>
          <w:rFonts w:asciiTheme="minorHAnsi" w:hAnsiTheme="minorHAnsi" w:cstheme="minorHAnsi"/>
          <w:color w:val="auto"/>
          <w:vertAlign w:val="subscript"/>
        </w:rPr>
        <w:t>3</w:t>
      </w:r>
      <w:r w:rsidR="007E115B" w:rsidRPr="00BB42E7">
        <w:rPr>
          <w:rFonts w:asciiTheme="minorHAnsi" w:hAnsiTheme="minorHAnsi" w:cstheme="minorHAnsi"/>
          <w:color w:val="auto"/>
        </w:rPr>
        <w:t>]BX</w:t>
      </w:r>
      <w:r w:rsidR="007E115B" w:rsidRPr="00BB42E7">
        <w:rPr>
          <w:rFonts w:asciiTheme="minorHAnsi" w:hAnsiTheme="minorHAnsi" w:cstheme="minorHAnsi"/>
          <w:color w:val="auto"/>
          <w:vertAlign w:val="subscript"/>
        </w:rPr>
        <w:t>4</w:t>
      </w:r>
      <w:r w:rsidR="007E115B" w:rsidRPr="00BB42E7">
        <w:rPr>
          <w:rFonts w:asciiTheme="minorHAnsi" w:hAnsiTheme="minorHAnsi" w:cstheme="minorHAnsi"/>
          <w:color w:val="auto"/>
        </w:rPr>
        <w:t xml:space="preserve">, respectively. </w:t>
      </w:r>
      <w:r w:rsidR="00892E54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For better stability and </w:t>
      </w:r>
      <w:r w:rsidR="00713E4B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optical </w:t>
      </w:r>
      <w:r w:rsidR="00892E54" w:rsidRPr="00BB42E7">
        <w:rPr>
          <w:rStyle w:val="a4"/>
          <w:rFonts w:asciiTheme="minorHAnsi" w:hAnsiTheme="minorHAnsi" w:cstheme="minorHAnsi"/>
          <w:color w:val="auto"/>
          <w:u w:val="none"/>
        </w:rPr>
        <w:t>properties of resulting perovskite nanoplatelets, i</w:t>
      </w:r>
      <w:r w:rsidR="005D6C9E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t is recommended </w:t>
      </w:r>
      <w:r w:rsidR="007D396C" w:rsidRPr="00BB42E7">
        <w:rPr>
          <w:rStyle w:val="a4"/>
          <w:rFonts w:asciiTheme="minorHAnsi" w:hAnsiTheme="minorHAnsi" w:cstheme="minorHAnsi"/>
          <w:color w:val="auto"/>
          <w:u w:val="none"/>
        </w:rPr>
        <w:t>to complete</w:t>
      </w:r>
      <w:r w:rsidR="005D6C9E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 the whole procedure under inert condition</w:t>
      </w:r>
      <w:r w:rsidR="00FD0FFD" w:rsidRPr="00BB42E7">
        <w:rPr>
          <w:rStyle w:val="a4"/>
          <w:rFonts w:asciiTheme="minorHAnsi" w:hAnsiTheme="minorHAnsi" w:cstheme="minorHAnsi"/>
          <w:color w:val="auto"/>
          <w:u w:val="none"/>
        </w:rPr>
        <w:t>s</w:t>
      </w:r>
      <w:r w:rsidR="00EA2774" w:rsidRPr="00BB42E7">
        <w:rPr>
          <w:rStyle w:val="a4"/>
          <w:rFonts w:asciiTheme="minorHAnsi" w:hAnsiTheme="minorHAnsi" w:cstheme="minorHAnsi"/>
          <w:color w:val="auto"/>
          <w:u w:val="none"/>
        </w:rPr>
        <w:fldChar w:fldCharType="begin"/>
      </w:r>
      <w:r w:rsidR="00D03AEA" w:rsidRPr="00BB42E7">
        <w:rPr>
          <w:rStyle w:val="a4"/>
          <w:rFonts w:asciiTheme="minorHAnsi" w:hAnsiTheme="minorHAnsi" w:cstheme="minorHAnsi"/>
          <w:color w:val="auto"/>
          <w:u w:val="none"/>
        </w:rPr>
        <w:instrText xml:space="preserve"> ADDIN EN.CITE &lt;EndNote&gt;&lt;Cite&gt;&lt;Author&gt;Ha&lt;/Author&gt;&lt;Year&gt;2019&lt;/Year&gt;&lt;RecNum&gt;488&lt;/RecNum&gt;&lt;DisplayText&gt;&lt;style face="superscript"&gt;49&lt;/style&gt;&lt;/DisplayText&gt;&lt;record&gt;&lt;rec-number&gt;488&lt;/rec-number&gt;&lt;foreign-keys&gt;&lt;key app="EN" db-id="efxpavspdf25adet5rrpwfwxe0v0ewwx5tas" timestamp="1554239152"&gt;488&lt;/key&gt;&lt;/foreign-keys&gt;&lt;ref-type name="Journal Article"&gt;17&lt;/ref-type&gt;&lt;contributors&gt;&lt;authors&gt;&lt;author&gt;Ha, Seung Kyun&lt;/author&gt;&lt;author&gt;Mauck, Catherine M&lt;/author&gt;&lt;author&gt;Tisdale, William A&lt;/author&gt;&lt;/authors&gt;&lt;/contributors&gt;&lt;titles&gt;&lt;title&gt;Towards Stable Deep-Blue Luminescent Colloidal Lead Halide Perovskite Nanoplatelets: Systematic Photostability Investigation&lt;/title&gt;&lt;secondary-title&gt;Chemistry of Materials&lt;/secondary-title&gt;&lt;/titles&gt;&lt;periodical&gt;&lt;full-title&gt;Chemistry of Materials&lt;/full-title&gt;&lt;/periodical&gt;&lt;pages&gt;2486-2496&lt;/pages&gt;&lt;volume&gt;31&lt;/volume&gt;&lt;number&gt;7&lt;/number&gt;&lt;dates&gt;&lt;year&gt;2019&lt;/year&gt;&lt;/dates&gt;&lt;isbn&gt;0897-4756&lt;/isbn&gt;&lt;urls&gt;&lt;/urls&gt;&lt;/record&gt;&lt;/Cite&gt;&lt;/EndNote&gt;</w:instrText>
      </w:r>
      <w:r w:rsidR="00EA2774" w:rsidRPr="00BB42E7">
        <w:rPr>
          <w:rStyle w:val="a4"/>
          <w:rFonts w:asciiTheme="minorHAnsi" w:hAnsiTheme="minorHAnsi" w:cstheme="minorHAnsi"/>
          <w:color w:val="auto"/>
          <w:u w:val="none"/>
        </w:rPr>
        <w:fldChar w:fldCharType="separate"/>
      </w:r>
      <w:r w:rsidR="00D03AEA" w:rsidRPr="00BB42E7">
        <w:rPr>
          <w:rStyle w:val="a4"/>
          <w:rFonts w:asciiTheme="minorHAnsi" w:hAnsiTheme="minorHAnsi" w:cstheme="minorHAnsi"/>
          <w:noProof/>
          <w:color w:val="auto"/>
          <w:u w:val="none"/>
          <w:vertAlign w:val="superscript"/>
        </w:rPr>
        <w:t>49</w:t>
      </w:r>
      <w:r w:rsidR="00EA2774" w:rsidRPr="00BB42E7">
        <w:rPr>
          <w:rStyle w:val="a4"/>
          <w:rFonts w:asciiTheme="minorHAnsi" w:hAnsiTheme="minorHAnsi" w:cstheme="minorHAnsi"/>
          <w:color w:val="auto"/>
          <w:u w:val="none"/>
        </w:rPr>
        <w:fldChar w:fldCharType="end"/>
      </w:r>
      <w:r w:rsidR="005D6C9E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 (</w:t>
      </w:r>
      <w:r w:rsidR="005D6C9E" w:rsidRPr="00CD7713">
        <w:rPr>
          <w:rStyle w:val="a4"/>
          <w:rFonts w:asciiTheme="minorHAnsi" w:hAnsiTheme="minorHAnsi" w:cstheme="minorHAnsi"/>
          <w:iCs/>
          <w:color w:val="auto"/>
          <w:u w:val="none"/>
        </w:rPr>
        <w:t>i.e.</w:t>
      </w:r>
      <w:r w:rsidR="00CD7713" w:rsidRPr="00CD7713">
        <w:rPr>
          <w:rStyle w:val="a4"/>
          <w:rFonts w:asciiTheme="minorHAnsi" w:hAnsiTheme="minorHAnsi" w:cstheme="minorHAnsi"/>
          <w:iCs/>
          <w:color w:val="auto"/>
          <w:u w:val="none"/>
        </w:rPr>
        <w:t>,</w:t>
      </w:r>
      <w:r w:rsidR="005D6C9E" w:rsidRPr="00CD7713">
        <w:rPr>
          <w:rStyle w:val="a4"/>
          <w:rFonts w:asciiTheme="minorHAnsi" w:hAnsiTheme="minorHAnsi" w:cstheme="minorHAnsi"/>
          <w:iCs/>
          <w:color w:val="auto"/>
          <w:u w:val="none"/>
        </w:rPr>
        <w:t xml:space="preserve"> </w:t>
      </w:r>
      <w:r w:rsidR="00713E4B" w:rsidRPr="00BB42E7">
        <w:rPr>
          <w:rStyle w:val="a4"/>
          <w:rFonts w:asciiTheme="minorHAnsi" w:hAnsiTheme="minorHAnsi" w:cstheme="minorHAnsi"/>
          <w:color w:val="auto"/>
          <w:u w:val="none"/>
        </w:rPr>
        <w:t xml:space="preserve">a nitrogen </w:t>
      </w:r>
      <w:r w:rsidR="00FD0FFD" w:rsidRPr="00BB42E7">
        <w:rPr>
          <w:rStyle w:val="a4"/>
          <w:rFonts w:asciiTheme="minorHAnsi" w:hAnsiTheme="minorHAnsi" w:cstheme="minorHAnsi"/>
          <w:color w:val="auto"/>
          <w:u w:val="none"/>
        </w:rPr>
        <w:t>g</w:t>
      </w:r>
      <w:r w:rsidR="005D6C9E" w:rsidRPr="00BB42E7">
        <w:rPr>
          <w:rStyle w:val="a4"/>
          <w:rFonts w:asciiTheme="minorHAnsi" w:hAnsiTheme="minorHAnsi" w:cstheme="minorHAnsi"/>
          <w:color w:val="auto"/>
          <w:u w:val="none"/>
        </w:rPr>
        <w:t>lovebox)</w:t>
      </w:r>
      <w:r w:rsidR="00892E54" w:rsidRPr="00BB42E7">
        <w:rPr>
          <w:rStyle w:val="a4"/>
          <w:rFonts w:asciiTheme="minorHAnsi" w:hAnsiTheme="minorHAnsi" w:cstheme="minorHAnsi"/>
          <w:color w:val="auto"/>
          <w:u w:val="none"/>
        </w:rPr>
        <w:t>.</w:t>
      </w:r>
    </w:p>
    <w:p w14:paraId="005B171D" w14:textId="77777777" w:rsidR="005D6C9E" w:rsidRPr="00BB42E7" w:rsidRDefault="005D6C9E" w:rsidP="00150D36">
      <w:pPr>
        <w:rPr>
          <w:rFonts w:asciiTheme="minorHAnsi" w:hAnsiTheme="minorHAnsi" w:cstheme="minorHAnsi"/>
          <w:b/>
          <w:bCs/>
          <w:color w:val="auto"/>
        </w:rPr>
      </w:pPr>
    </w:p>
    <w:p w14:paraId="496AB0B4" w14:textId="1BA3B8D0" w:rsidR="001C1E49" w:rsidRPr="00BB42E7" w:rsidRDefault="00BA78C6" w:rsidP="00150D36">
      <w:pPr>
        <w:pStyle w:val="af3"/>
        <w:numPr>
          <w:ilvl w:val="0"/>
          <w:numId w:val="28"/>
        </w:num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Preparation of </w:t>
      </w:r>
      <w:r w:rsidR="00CD7713" w:rsidRPr="00BB42E7">
        <w:rPr>
          <w:rFonts w:asciiTheme="minorHAnsi" w:hAnsiTheme="minorHAnsi" w:cstheme="minorHAnsi"/>
          <w:b/>
          <w:bCs/>
          <w:color w:val="auto"/>
        </w:rPr>
        <w:t>perovskite nanoplatelet precursor solution</w:t>
      </w:r>
    </w:p>
    <w:p w14:paraId="0B712202" w14:textId="77777777" w:rsidR="00BA78C6" w:rsidRPr="00BB42E7" w:rsidRDefault="00BA78C6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9BB4EBB" w14:textId="13D11B7B" w:rsidR="005B4FF3" w:rsidRPr="00BB42E7" w:rsidRDefault="00BA78C6" w:rsidP="00150D36">
      <w:pPr>
        <w:pStyle w:val="af3"/>
        <w:numPr>
          <w:ilvl w:val="1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Prepare </w:t>
      </w:r>
      <w:r w:rsidR="004D1B6B" w:rsidRPr="00BB42E7">
        <w:rPr>
          <w:rFonts w:asciiTheme="minorHAnsi" w:hAnsiTheme="minorHAnsi" w:cstheme="minorHAnsi"/>
          <w:color w:val="auto"/>
        </w:rPr>
        <w:t>~1 mL</w:t>
      </w:r>
      <w:r w:rsidR="0036123D" w:rsidRPr="00BB42E7">
        <w:rPr>
          <w:rFonts w:asciiTheme="minorHAnsi" w:hAnsiTheme="minorHAnsi" w:cstheme="minorHAnsi"/>
          <w:color w:val="auto"/>
        </w:rPr>
        <w:t xml:space="preserve"> of</w:t>
      </w:r>
      <w:r w:rsidR="004D1B6B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0.2 M solutions of </w:t>
      </w:r>
      <w:r w:rsidR="00A03371" w:rsidRPr="00BB42E7">
        <w:rPr>
          <w:rFonts w:asciiTheme="minorHAnsi" w:hAnsiTheme="minorHAnsi" w:cstheme="minorHAnsi"/>
          <w:color w:val="auto"/>
        </w:rPr>
        <w:t>methylammonium bromide (</w:t>
      </w:r>
      <w:proofErr w:type="spellStart"/>
      <w:r w:rsidR="008169D2" w:rsidRPr="00BB42E7">
        <w:rPr>
          <w:rFonts w:asciiTheme="minorHAnsi" w:hAnsiTheme="minorHAnsi" w:cstheme="minorHAnsi"/>
          <w:color w:val="auto"/>
        </w:rPr>
        <w:t>MABr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>)</w:t>
      </w:r>
      <w:r w:rsidR="008169D2" w:rsidRPr="00BB42E7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A03371" w:rsidRPr="00BB42E7">
        <w:rPr>
          <w:rFonts w:asciiTheme="minorHAnsi" w:hAnsiTheme="minorHAnsi" w:cstheme="minorHAnsi"/>
          <w:color w:val="auto"/>
        </w:rPr>
        <w:t>formamidinium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 xml:space="preserve"> bromide (</w:t>
      </w:r>
      <w:proofErr w:type="spellStart"/>
      <w:r w:rsidR="008169D2" w:rsidRPr="00BB42E7">
        <w:rPr>
          <w:rFonts w:asciiTheme="minorHAnsi" w:hAnsiTheme="minorHAnsi" w:cstheme="minorHAnsi"/>
          <w:color w:val="auto"/>
        </w:rPr>
        <w:t>FABr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>)</w:t>
      </w:r>
      <w:r w:rsidR="008169D2" w:rsidRPr="00BB42E7">
        <w:rPr>
          <w:rFonts w:asciiTheme="minorHAnsi" w:hAnsiTheme="minorHAnsi" w:cstheme="minorHAnsi"/>
          <w:color w:val="auto"/>
        </w:rPr>
        <w:t xml:space="preserve">, </w:t>
      </w:r>
      <w:r w:rsidR="00A03371" w:rsidRPr="00BB42E7">
        <w:rPr>
          <w:rFonts w:asciiTheme="minorHAnsi" w:hAnsiTheme="minorHAnsi" w:cstheme="minorHAnsi"/>
          <w:color w:val="auto"/>
        </w:rPr>
        <w:t>lead bromide (</w:t>
      </w:r>
      <w:r w:rsidR="008169D2" w:rsidRPr="00BB42E7">
        <w:rPr>
          <w:rFonts w:asciiTheme="minorHAnsi" w:hAnsiTheme="minorHAnsi" w:cstheme="minorHAnsi"/>
          <w:color w:val="auto"/>
        </w:rPr>
        <w:t>PbBr</w:t>
      </w:r>
      <w:r w:rsidR="008169D2"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="00A03371" w:rsidRPr="00BB42E7">
        <w:rPr>
          <w:rFonts w:asciiTheme="minorHAnsi" w:hAnsiTheme="minorHAnsi" w:cstheme="minorHAnsi"/>
          <w:color w:val="auto"/>
        </w:rPr>
        <w:t>),</w:t>
      </w:r>
      <w:r w:rsidR="008169D2" w:rsidRPr="00BB42E7">
        <w:rPr>
          <w:rFonts w:asciiTheme="minorHAnsi" w:hAnsiTheme="minorHAnsi" w:cstheme="minorHAnsi"/>
          <w:color w:val="auto"/>
        </w:rPr>
        <w:t xml:space="preserve"> </w:t>
      </w:r>
      <w:r w:rsidR="00A03371" w:rsidRPr="00BB42E7">
        <w:rPr>
          <w:rFonts w:asciiTheme="minorHAnsi" w:hAnsiTheme="minorHAnsi" w:cstheme="minorHAnsi"/>
          <w:color w:val="auto"/>
        </w:rPr>
        <w:t>butylammonium bromide (</w:t>
      </w:r>
      <w:proofErr w:type="spellStart"/>
      <w:r w:rsidR="008169D2" w:rsidRPr="00BB42E7">
        <w:rPr>
          <w:rFonts w:asciiTheme="minorHAnsi" w:hAnsiTheme="minorHAnsi" w:cstheme="minorHAnsi"/>
          <w:color w:val="auto"/>
        </w:rPr>
        <w:t>BABr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>)</w:t>
      </w:r>
      <w:r w:rsidR="008169D2" w:rsidRPr="00BB42E7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A03371" w:rsidRPr="00BB42E7">
        <w:rPr>
          <w:rFonts w:asciiTheme="minorHAnsi" w:hAnsiTheme="minorHAnsi" w:cstheme="minorHAnsi"/>
          <w:color w:val="auto"/>
        </w:rPr>
        <w:t>octylammonium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 xml:space="preserve"> bromide (</w:t>
      </w:r>
      <w:proofErr w:type="spellStart"/>
      <w:r w:rsidR="008169D2" w:rsidRPr="00BB42E7">
        <w:rPr>
          <w:rFonts w:asciiTheme="minorHAnsi" w:hAnsiTheme="minorHAnsi" w:cstheme="minorHAnsi"/>
          <w:color w:val="auto"/>
        </w:rPr>
        <w:t>OABr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>)</w:t>
      </w:r>
      <w:r w:rsidR="008169D2" w:rsidRPr="00BB42E7">
        <w:rPr>
          <w:rFonts w:asciiTheme="minorHAnsi" w:hAnsiTheme="minorHAnsi" w:cstheme="minorHAnsi"/>
          <w:color w:val="auto"/>
        </w:rPr>
        <w:t xml:space="preserve">, </w:t>
      </w:r>
      <w:r w:rsidR="00A03371" w:rsidRPr="00BB42E7">
        <w:rPr>
          <w:rFonts w:asciiTheme="minorHAnsi" w:hAnsiTheme="minorHAnsi" w:cstheme="minorHAnsi"/>
          <w:color w:val="auto"/>
        </w:rPr>
        <w:t>methylammonium iodide (</w:t>
      </w:r>
      <w:r w:rsidR="008169D2" w:rsidRPr="00BB42E7">
        <w:rPr>
          <w:rFonts w:asciiTheme="minorHAnsi" w:hAnsiTheme="minorHAnsi" w:cstheme="minorHAnsi"/>
          <w:color w:val="auto"/>
        </w:rPr>
        <w:t>MAI</w:t>
      </w:r>
      <w:r w:rsidR="00A03371" w:rsidRPr="00BB42E7">
        <w:rPr>
          <w:rFonts w:asciiTheme="minorHAnsi" w:hAnsiTheme="minorHAnsi" w:cstheme="minorHAnsi"/>
          <w:color w:val="auto"/>
        </w:rPr>
        <w:t>)</w:t>
      </w:r>
      <w:r w:rsidR="008169D2" w:rsidRPr="00BB42E7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A03371" w:rsidRPr="00BB42E7">
        <w:rPr>
          <w:rFonts w:asciiTheme="minorHAnsi" w:hAnsiTheme="minorHAnsi" w:cstheme="minorHAnsi"/>
          <w:color w:val="auto"/>
        </w:rPr>
        <w:t>formamidinium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 xml:space="preserve"> iodide (</w:t>
      </w:r>
      <w:r w:rsidR="008169D2" w:rsidRPr="00BB42E7">
        <w:rPr>
          <w:rFonts w:asciiTheme="minorHAnsi" w:hAnsiTheme="minorHAnsi" w:cstheme="minorHAnsi"/>
          <w:color w:val="auto"/>
        </w:rPr>
        <w:t>FAI</w:t>
      </w:r>
      <w:r w:rsidR="00A03371" w:rsidRPr="00BB42E7">
        <w:rPr>
          <w:rFonts w:asciiTheme="minorHAnsi" w:hAnsiTheme="minorHAnsi" w:cstheme="minorHAnsi"/>
          <w:color w:val="auto"/>
        </w:rPr>
        <w:t>)</w:t>
      </w:r>
      <w:r w:rsidR="008169D2" w:rsidRPr="00BB42E7">
        <w:rPr>
          <w:rFonts w:asciiTheme="minorHAnsi" w:hAnsiTheme="minorHAnsi" w:cstheme="minorHAnsi"/>
          <w:color w:val="auto"/>
        </w:rPr>
        <w:t xml:space="preserve">, </w:t>
      </w:r>
      <w:r w:rsidR="00A03371" w:rsidRPr="00BB42E7">
        <w:rPr>
          <w:rFonts w:asciiTheme="minorHAnsi" w:hAnsiTheme="minorHAnsi" w:cstheme="minorHAnsi"/>
          <w:color w:val="auto"/>
        </w:rPr>
        <w:t>lead iodide (</w:t>
      </w:r>
      <w:r w:rsidR="008169D2" w:rsidRPr="00BB42E7">
        <w:rPr>
          <w:rFonts w:asciiTheme="minorHAnsi" w:hAnsiTheme="minorHAnsi" w:cstheme="minorHAnsi"/>
          <w:color w:val="auto"/>
        </w:rPr>
        <w:t>PbI</w:t>
      </w:r>
      <w:r w:rsidR="008169D2"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="00A03371" w:rsidRPr="00BB42E7">
        <w:rPr>
          <w:rFonts w:asciiTheme="minorHAnsi" w:hAnsiTheme="minorHAnsi" w:cstheme="minorHAnsi"/>
          <w:color w:val="auto"/>
        </w:rPr>
        <w:t>), butylammonium iodide (</w:t>
      </w:r>
      <w:r w:rsidR="008169D2" w:rsidRPr="00BB42E7">
        <w:rPr>
          <w:rFonts w:asciiTheme="minorHAnsi" w:hAnsiTheme="minorHAnsi" w:cstheme="minorHAnsi"/>
          <w:color w:val="auto"/>
        </w:rPr>
        <w:t>BAI</w:t>
      </w:r>
      <w:r w:rsidR="00A03371" w:rsidRPr="00BB42E7">
        <w:rPr>
          <w:rFonts w:asciiTheme="minorHAnsi" w:hAnsiTheme="minorHAnsi" w:cstheme="minorHAnsi"/>
          <w:color w:val="auto"/>
        </w:rPr>
        <w:t>)</w:t>
      </w:r>
      <w:r w:rsidR="00701685" w:rsidRPr="00BB42E7">
        <w:rPr>
          <w:rFonts w:asciiTheme="minorHAnsi" w:hAnsiTheme="minorHAnsi" w:cstheme="minorHAnsi"/>
          <w:color w:val="auto"/>
        </w:rPr>
        <w:t>,</w:t>
      </w:r>
      <w:r w:rsidR="008169D2" w:rsidRPr="00BB42E7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A03371" w:rsidRPr="00BB42E7">
        <w:rPr>
          <w:rFonts w:asciiTheme="minorHAnsi" w:hAnsiTheme="minorHAnsi" w:cstheme="minorHAnsi"/>
          <w:color w:val="auto"/>
        </w:rPr>
        <w:t>octylammonium</w:t>
      </w:r>
      <w:proofErr w:type="spellEnd"/>
      <w:r w:rsidR="00A03371" w:rsidRPr="00BB42E7">
        <w:rPr>
          <w:rFonts w:asciiTheme="minorHAnsi" w:hAnsiTheme="minorHAnsi" w:cstheme="minorHAnsi"/>
          <w:color w:val="auto"/>
        </w:rPr>
        <w:t xml:space="preserve"> iodide (</w:t>
      </w:r>
      <w:r w:rsidR="008169D2" w:rsidRPr="00BB42E7">
        <w:rPr>
          <w:rFonts w:asciiTheme="minorHAnsi" w:hAnsiTheme="minorHAnsi" w:cstheme="minorHAnsi"/>
          <w:color w:val="auto"/>
        </w:rPr>
        <w:t>OAI</w:t>
      </w:r>
      <w:r w:rsidR="00A03371" w:rsidRPr="00BB42E7">
        <w:rPr>
          <w:rFonts w:asciiTheme="minorHAnsi" w:hAnsiTheme="minorHAnsi" w:cstheme="minorHAnsi"/>
          <w:color w:val="auto"/>
        </w:rPr>
        <w:t>)</w:t>
      </w:r>
      <w:r w:rsidRPr="00BB42E7">
        <w:rPr>
          <w:rFonts w:asciiTheme="minorHAnsi" w:hAnsiTheme="minorHAnsi" w:cstheme="minorHAnsi"/>
          <w:color w:val="auto"/>
        </w:rPr>
        <w:t xml:space="preserve"> in N,N-dimethylformamide </w:t>
      </w:r>
      <w:r w:rsidR="00B039FD" w:rsidRPr="00BB42E7">
        <w:rPr>
          <w:rFonts w:asciiTheme="minorHAnsi" w:hAnsiTheme="minorHAnsi" w:cstheme="minorHAnsi"/>
          <w:color w:val="auto"/>
        </w:rPr>
        <w:t xml:space="preserve">(DMF) </w:t>
      </w:r>
      <w:r w:rsidRPr="00BB42E7">
        <w:rPr>
          <w:rFonts w:asciiTheme="minorHAnsi" w:hAnsiTheme="minorHAnsi" w:cstheme="minorHAnsi"/>
          <w:color w:val="auto"/>
        </w:rPr>
        <w:t>either by dissolving</w:t>
      </w:r>
      <w:r w:rsidR="00B039FD" w:rsidRPr="00BB42E7">
        <w:rPr>
          <w:rFonts w:asciiTheme="minorHAnsi" w:hAnsiTheme="minorHAnsi" w:cstheme="minorHAnsi"/>
          <w:color w:val="auto"/>
        </w:rPr>
        <w:t xml:space="preserve"> each salt in DMF or by diluting commercially available solutions. </w:t>
      </w:r>
    </w:p>
    <w:p w14:paraId="0C4A19DA" w14:textId="025AAF11" w:rsidR="005B4FF3" w:rsidRDefault="005B4FF3" w:rsidP="00150D36">
      <w:pPr>
        <w:rPr>
          <w:rFonts w:asciiTheme="minorHAnsi" w:hAnsiTheme="minorHAnsi" w:cstheme="minorHAnsi"/>
          <w:color w:val="auto"/>
        </w:rPr>
      </w:pPr>
    </w:p>
    <w:p w14:paraId="6BFACD08" w14:textId="241090CA" w:rsidR="00A96E76" w:rsidRDefault="00A96E76" w:rsidP="00A96E7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PbBr</w:t>
      </w:r>
      <w:r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Pr="00BB42E7">
        <w:rPr>
          <w:rFonts w:asciiTheme="minorHAnsi" w:hAnsiTheme="minorHAnsi" w:cstheme="minorHAnsi"/>
          <w:color w:val="auto"/>
        </w:rPr>
        <w:t xml:space="preserve"> is not readily soluble in DMF </w:t>
      </w:r>
      <w:r w:rsidRPr="00BB42E7">
        <w:rPr>
          <w:rFonts w:asciiTheme="minorHAnsi" w:hAnsiTheme="minorHAnsi" w:cstheme="minorHAnsi"/>
          <w:color w:val="auto"/>
          <w:lang w:eastAsia="ko-KR"/>
        </w:rPr>
        <w:t>at room temperature</w:t>
      </w:r>
      <w:r>
        <w:rPr>
          <w:rFonts w:asciiTheme="minorHAnsi" w:hAnsiTheme="minorHAnsi" w:cstheme="minorHAnsi"/>
          <w:color w:val="auto"/>
          <w:lang w:eastAsia="ko-KR"/>
        </w:rPr>
        <w:t>, keep the solution</w:t>
      </w:r>
      <w:r w:rsidRPr="00BB42E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at 80 °C for 10 min or longer for complete dissolution. Once dissolved, cool the solution back to room temperature before use.</w:t>
      </w:r>
    </w:p>
    <w:p w14:paraId="2A8F4F27" w14:textId="77777777" w:rsidR="00A96E76" w:rsidRPr="00A96E76" w:rsidRDefault="00A96E76" w:rsidP="00A96E7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2949C879" w14:textId="1235D37B" w:rsidR="00BA78C6" w:rsidRPr="00BB42E7" w:rsidRDefault="00BB42E7" w:rsidP="00695A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5B4FF3" w:rsidRPr="00BB42E7">
        <w:rPr>
          <w:rFonts w:asciiTheme="minorHAnsi" w:hAnsiTheme="minorHAnsi" w:cstheme="minorHAnsi"/>
          <w:color w:val="auto"/>
        </w:rPr>
        <w:t xml:space="preserve"> </w:t>
      </w:r>
      <w:r w:rsidR="00B27287" w:rsidRPr="00BB42E7">
        <w:rPr>
          <w:rFonts w:asciiTheme="minorHAnsi" w:hAnsiTheme="minorHAnsi" w:cstheme="minorHAnsi" w:hint="eastAsia"/>
          <w:color w:val="auto"/>
          <w:lang w:eastAsia="ko-KR"/>
        </w:rPr>
        <w:t>C</w:t>
      </w:r>
      <w:r w:rsidR="00DE2913" w:rsidRPr="00BB42E7">
        <w:rPr>
          <w:rFonts w:asciiTheme="minorHAnsi" w:hAnsiTheme="minorHAnsi" w:cstheme="minorHAnsi"/>
          <w:color w:val="auto"/>
        </w:rPr>
        <w:t>oncentration of individual precursor solutions can be increased</w:t>
      </w:r>
      <w:r w:rsidR="00B27287" w:rsidRPr="00BB42E7">
        <w:rPr>
          <w:rFonts w:asciiTheme="minorHAnsi" w:hAnsiTheme="minorHAnsi" w:cstheme="minorHAnsi" w:hint="eastAsia"/>
          <w:color w:val="auto"/>
          <w:lang w:eastAsia="ko-KR"/>
        </w:rPr>
        <w:t xml:space="preserve"> to synthesize more </w:t>
      </w:r>
      <w:r w:rsidR="003E6EAB" w:rsidRPr="00BB42E7">
        <w:rPr>
          <w:rFonts w:asciiTheme="minorHAnsi" w:hAnsiTheme="minorHAnsi" w:cstheme="minorHAnsi"/>
          <w:color w:val="auto"/>
          <w:lang w:eastAsia="ko-KR"/>
        </w:rPr>
        <w:t>nanoplatelets</w:t>
      </w:r>
      <w:r w:rsidR="00B27287" w:rsidRPr="00BB42E7">
        <w:rPr>
          <w:rFonts w:asciiTheme="minorHAnsi" w:hAnsiTheme="minorHAnsi" w:cstheme="minorHAnsi" w:hint="eastAsia"/>
          <w:color w:val="auto"/>
          <w:lang w:eastAsia="ko-KR"/>
        </w:rPr>
        <w:t>,</w:t>
      </w:r>
      <w:r w:rsidR="00DE2913" w:rsidRPr="00BB42E7">
        <w:rPr>
          <w:rFonts w:asciiTheme="minorHAnsi" w:hAnsiTheme="minorHAnsi" w:cstheme="minorHAnsi"/>
          <w:color w:val="auto"/>
        </w:rPr>
        <w:t xml:space="preserve"> </w:t>
      </w:r>
      <w:r w:rsidR="00B27287" w:rsidRPr="00BB42E7">
        <w:rPr>
          <w:rFonts w:asciiTheme="minorHAnsi" w:hAnsiTheme="minorHAnsi" w:cstheme="minorHAnsi" w:hint="eastAsia"/>
          <w:color w:val="auto"/>
          <w:lang w:eastAsia="ko-KR"/>
        </w:rPr>
        <w:t>b</w:t>
      </w:r>
      <w:r w:rsidR="00DE2913" w:rsidRPr="00BB42E7">
        <w:rPr>
          <w:rFonts w:asciiTheme="minorHAnsi" w:hAnsiTheme="minorHAnsi" w:cstheme="minorHAnsi"/>
          <w:color w:val="auto"/>
        </w:rPr>
        <w:t xml:space="preserve">ut </w:t>
      </w:r>
      <w:r w:rsidR="00B27287" w:rsidRPr="00BB42E7">
        <w:rPr>
          <w:rFonts w:asciiTheme="minorHAnsi" w:hAnsiTheme="minorHAnsi" w:cstheme="minorHAnsi" w:hint="eastAsia"/>
          <w:color w:val="auto"/>
          <w:lang w:eastAsia="ko-KR"/>
        </w:rPr>
        <w:t xml:space="preserve">the maximum concentration </w:t>
      </w:r>
      <w:r w:rsidR="00DE2913" w:rsidRPr="00BB42E7">
        <w:rPr>
          <w:rFonts w:asciiTheme="minorHAnsi" w:hAnsiTheme="minorHAnsi" w:cstheme="minorHAnsi"/>
          <w:color w:val="auto"/>
        </w:rPr>
        <w:t>is usually limited by the solubilities of PbBr</w:t>
      </w:r>
      <w:r w:rsidR="00DE2913"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="00DE2913" w:rsidRPr="00BB42E7">
        <w:rPr>
          <w:rFonts w:asciiTheme="minorHAnsi" w:hAnsiTheme="minorHAnsi" w:cstheme="minorHAnsi"/>
          <w:color w:val="auto"/>
        </w:rPr>
        <w:t xml:space="preserve"> and PbI</w:t>
      </w:r>
      <w:r w:rsidR="00DE2913" w:rsidRPr="00BB42E7">
        <w:rPr>
          <w:rFonts w:asciiTheme="minorHAnsi" w:hAnsiTheme="minorHAnsi" w:cstheme="minorHAnsi"/>
          <w:color w:val="auto"/>
          <w:vertAlign w:val="subscript"/>
        </w:rPr>
        <w:t>2</w:t>
      </w:r>
      <w:r w:rsidR="00DE2913" w:rsidRPr="00BB42E7">
        <w:rPr>
          <w:rFonts w:asciiTheme="minorHAnsi" w:hAnsiTheme="minorHAnsi" w:cstheme="minorHAnsi"/>
          <w:color w:val="auto"/>
        </w:rPr>
        <w:t xml:space="preserve"> in DMF.</w:t>
      </w:r>
    </w:p>
    <w:p w14:paraId="3E13037C" w14:textId="77777777" w:rsidR="00FC0345" w:rsidRPr="00BB42E7" w:rsidRDefault="00FC0345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179C9872" w14:textId="77777777" w:rsidR="00064076" w:rsidRPr="00BB42E7" w:rsidRDefault="00B039FD" w:rsidP="00150D36">
      <w:pPr>
        <w:pStyle w:val="af3"/>
        <w:numPr>
          <w:ilvl w:val="1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Mix those </w:t>
      </w:r>
      <w:r w:rsidR="005D6C9E" w:rsidRPr="00BB42E7">
        <w:rPr>
          <w:rFonts w:asciiTheme="minorHAnsi" w:hAnsiTheme="minorHAnsi" w:cstheme="minorHAnsi"/>
          <w:color w:val="auto"/>
        </w:rPr>
        <w:t xml:space="preserve">individual </w:t>
      </w:r>
      <w:r w:rsidRPr="00BB42E7">
        <w:rPr>
          <w:rFonts w:asciiTheme="minorHAnsi" w:hAnsiTheme="minorHAnsi" w:cstheme="minorHAnsi"/>
          <w:color w:val="auto"/>
        </w:rPr>
        <w:t>precursor solutions in specific volumetric ratios for each target thickness</w:t>
      </w:r>
      <w:r w:rsidR="00141C1F" w:rsidRPr="00BB42E7">
        <w:rPr>
          <w:rFonts w:asciiTheme="minorHAnsi" w:hAnsiTheme="minorHAnsi" w:cstheme="minorHAnsi"/>
          <w:color w:val="auto"/>
        </w:rPr>
        <w:t xml:space="preserve"> and composition</w:t>
      </w:r>
      <w:r w:rsidRPr="00BB42E7">
        <w:rPr>
          <w:rFonts w:asciiTheme="minorHAnsi" w:hAnsiTheme="minorHAnsi" w:cstheme="minorHAnsi"/>
          <w:color w:val="auto"/>
        </w:rPr>
        <w:t xml:space="preserve">. </w:t>
      </w:r>
    </w:p>
    <w:p w14:paraId="0B62479F" w14:textId="77777777" w:rsidR="00064076" w:rsidRPr="00BB42E7" w:rsidRDefault="00064076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1419CA0" w14:textId="246B520E" w:rsidR="00B039FD" w:rsidRPr="00BB42E7" w:rsidRDefault="00064076" w:rsidP="00150D36">
      <w:pPr>
        <w:pStyle w:val="af3"/>
        <w:ind w:left="0"/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1.2.1. </w:t>
      </w:r>
      <w:r w:rsidR="00F501A1" w:rsidRPr="00BB42E7">
        <w:rPr>
          <w:rFonts w:asciiTheme="minorHAnsi" w:hAnsiTheme="minorHAnsi" w:cstheme="minorHAnsi"/>
          <w:color w:val="auto"/>
        </w:rPr>
        <w:t xml:space="preserve">To synthesize bromide-only or iodide-only </w:t>
      </w:r>
      <w:r w:rsidR="003E6EAB" w:rsidRPr="00BB42E7">
        <w:rPr>
          <w:rFonts w:asciiTheme="minorHAnsi" w:hAnsiTheme="minorHAnsi" w:cstheme="minorHAnsi"/>
          <w:color w:val="auto"/>
        </w:rPr>
        <w:t>nanoplatelet</w:t>
      </w:r>
      <w:r w:rsidR="00F501A1" w:rsidRPr="00BB42E7">
        <w:rPr>
          <w:rFonts w:asciiTheme="minorHAnsi" w:hAnsiTheme="minorHAnsi" w:cstheme="minorHAnsi"/>
          <w:color w:val="auto"/>
        </w:rPr>
        <w:t>s</w:t>
      </w:r>
      <w:r w:rsidR="00CD7713">
        <w:rPr>
          <w:rFonts w:asciiTheme="minorHAnsi" w:hAnsiTheme="minorHAnsi" w:cstheme="minorHAnsi"/>
          <w:color w:val="auto"/>
        </w:rPr>
        <w:t>,</w:t>
      </w:r>
      <w:r w:rsidR="00F501A1" w:rsidRPr="00BB42E7">
        <w:rPr>
          <w:rFonts w:asciiTheme="minorHAnsi" w:hAnsiTheme="minorHAnsi" w:cstheme="minorHAnsi"/>
          <w:color w:val="auto"/>
        </w:rPr>
        <w:t xml:space="preserve"> see </w:t>
      </w:r>
      <w:r w:rsidR="00B039FD" w:rsidRPr="00CD7713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F501A1" w:rsidRPr="00CD7713">
        <w:rPr>
          <w:rFonts w:asciiTheme="minorHAnsi" w:hAnsiTheme="minorHAnsi" w:cstheme="minorHAnsi"/>
          <w:b/>
          <w:bCs/>
          <w:color w:val="auto"/>
        </w:rPr>
        <w:t>1</w:t>
      </w:r>
      <w:r w:rsidR="00713E4B" w:rsidRPr="00BB42E7">
        <w:rPr>
          <w:rFonts w:asciiTheme="minorHAnsi" w:hAnsiTheme="minorHAnsi" w:cstheme="minorHAnsi"/>
          <w:color w:val="auto"/>
        </w:rPr>
        <w:t>,</w:t>
      </w:r>
      <w:r w:rsidR="00F501A1" w:rsidRPr="00BB42E7">
        <w:rPr>
          <w:rFonts w:asciiTheme="minorHAnsi" w:hAnsiTheme="minorHAnsi" w:cstheme="minorHAnsi"/>
          <w:color w:val="auto"/>
        </w:rPr>
        <w:t xml:space="preserve"> which</w:t>
      </w:r>
      <w:r w:rsidR="00B039FD" w:rsidRPr="00BB42E7">
        <w:rPr>
          <w:rFonts w:asciiTheme="minorHAnsi" w:hAnsiTheme="minorHAnsi" w:cstheme="minorHAnsi"/>
          <w:color w:val="auto"/>
        </w:rPr>
        <w:t xml:space="preserve"> summarizes the </w:t>
      </w:r>
      <w:r w:rsidRPr="00BB42E7">
        <w:rPr>
          <w:rFonts w:asciiTheme="minorHAnsi" w:hAnsiTheme="minorHAnsi" w:cstheme="minorHAnsi"/>
          <w:color w:val="auto"/>
        </w:rPr>
        <w:t xml:space="preserve">volumetric </w:t>
      </w:r>
      <w:r w:rsidR="00FC0345" w:rsidRPr="00BB42E7">
        <w:rPr>
          <w:rFonts w:asciiTheme="minorHAnsi" w:hAnsiTheme="minorHAnsi" w:cstheme="minorHAnsi"/>
          <w:color w:val="auto"/>
        </w:rPr>
        <w:t xml:space="preserve">ratios for </w:t>
      </w:r>
      <w:r w:rsidR="00866E57" w:rsidRPr="00BB42E7">
        <w:rPr>
          <w:rFonts w:asciiTheme="minorHAnsi" w:hAnsiTheme="minorHAnsi" w:cstheme="minorHAnsi"/>
          <w:i/>
          <w:color w:val="auto"/>
        </w:rPr>
        <w:t>n</w:t>
      </w:r>
      <w:r w:rsidR="00866E57" w:rsidRPr="00BB42E7">
        <w:rPr>
          <w:rFonts w:asciiTheme="minorHAnsi" w:hAnsiTheme="minorHAnsi" w:cstheme="minorHAnsi"/>
          <w:color w:val="auto"/>
        </w:rPr>
        <w:t xml:space="preserve"> = 1 and </w:t>
      </w:r>
      <w:r w:rsidR="00866E57" w:rsidRPr="00BB42E7">
        <w:rPr>
          <w:rFonts w:asciiTheme="minorHAnsi" w:hAnsiTheme="minorHAnsi" w:cstheme="minorHAnsi"/>
          <w:i/>
          <w:color w:val="auto"/>
        </w:rPr>
        <w:t>n</w:t>
      </w:r>
      <w:r w:rsidR="00866E57" w:rsidRPr="00BB42E7">
        <w:rPr>
          <w:rFonts w:asciiTheme="minorHAnsi" w:hAnsiTheme="minorHAnsi" w:cstheme="minorHAnsi"/>
          <w:color w:val="auto"/>
        </w:rPr>
        <w:t xml:space="preserve"> = 2</w:t>
      </w:r>
      <w:r w:rsidR="00FC0345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bromide and iodide </w:t>
      </w:r>
      <w:r w:rsidR="00FC0345" w:rsidRPr="00BB42E7">
        <w:rPr>
          <w:rFonts w:asciiTheme="minorHAnsi" w:hAnsiTheme="minorHAnsi" w:cstheme="minorHAnsi"/>
          <w:color w:val="auto"/>
        </w:rPr>
        <w:t xml:space="preserve">nanoplatelets. </w:t>
      </w:r>
    </w:p>
    <w:p w14:paraId="47AC696A" w14:textId="77777777" w:rsidR="00064076" w:rsidRPr="00BB42E7" w:rsidRDefault="00064076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727A6E1A" w14:textId="359AD7A4" w:rsidR="00064076" w:rsidRPr="00BB42E7" w:rsidRDefault="00064076" w:rsidP="00150D36">
      <w:pPr>
        <w:pStyle w:val="af3"/>
        <w:ind w:left="0"/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1.2.2. To sy</w:t>
      </w:r>
      <w:r w:rsidR="003732A2" w:rsidRPr="00BB42E7">
        <w:rPr>
          <w:rFonts w:asciiTheme="minorHAnsi" w:hAnsiTheme="minorHAnsi" w:cstheme="minorHAnsi"/>
          <w:color w:val="auto"/>
        </w:rPr>
        <w:t xml:space="preserve">nthesize </w:t>
      </w:r>
      <w:r w:rsidR="00F42E7C" w:rsidRPr="00BB42E7">
        <w:rPr>
          <w:rFonts w:asciiTheme="minorHAnsi" w:hAnsiTheme="minorHAnsi" w:cstheme="minorHAnsi"/>
          <w:color w:val="auto"/>
        </w:rPr>
        <w:t>nanoplatelets</w:t>
      </w:r>
      <w:r w:rsidR="003732A2" w:rsidRPr="00BB42E7">
        <w:rPr>
          <w:rFonts w:asciiTheme="minorHAnsi" w:hAnsiTheme="minorHAnsi" w:cstheme="minorHAnsi"/>
          <w:color w:val="auto"/>
        </w:rPr>
        <w:t xml:space="preserve"> with mixed halide compositions</w:t>
      </w:r>
      <w:r w:rsidRPr="00BB42E7">
        <w:rPr>
          <w:rFonts w:asciiTheme="minorHAnsi" w:hAnsiTheme="minorHAnsi" w:cstheme="minorHAnsi"/>
          <w:color w:val="auto"/>
        </w:rPr>
        <w:t xml:space="preserve">, </w:t>
      </w:r>
      <w:r w:rsidR="00713E4B" w:rsidRPr="00BB42E7">
        <w:rPr>
          <w:rFonts w:asciiTheme="minorHAnsi" w:hAnsiTheme="minorHAnsi" w:cstheme="minorHAnsi"/>
          <w:color w:val="auto"/>
        </w:rPr>
        <w:t xml:space="preserve">combine </w:t>
      </w:r>
      <w:r w:rsidRPr="00BB42E7">
        <w:rPr>
          <w:rFonts w:asciiTheme="minorHAnsi" w:hAnsiTheme="minorHAnsi" w:cstheme="minorHAnsi"/>
          <w:color w:val="auto"/>
        </w:rPr>
        <w:t>bromide</w:t>
      </w:r>
      <w:r w:rsidR="00D05A7D" w:rsidRPr="00BB42E7">
        <w:rPr>
          <w:rFonts w:asciiTheme="minorHAnsi" w:hAnsiTheme="minorHAnsi" w:cstheme="minorHAnsi"/>
          <w:color w:val="auto"/>
        </w:rPr>
        <w:t>-only</w:t>
      </w:r>
      <w:r w:rsidRPr="00BB42E7">
        <w:rPr>
          <w:rFonts w:asciiTheme="minorHAnsi" w:hAnsiTheme="minorHAnsi" w:cstheme="minorHAnsi"/>
          <w:color w:val="auto"/>
        </w:rPr>
        <w:t xml:space="preserve"> and iodide</w:t>
      </w:r>
      <w:r w:rsidR="00D05A7D" w:rsidRPr="00BB42E7">
        <w:rPr>
          <w:rFonts w:asciiTheme="minorHAnsi" w:hAnsiTheme="minorHAnsi" w:cstheme="minorHAnsi"/>
          <w:color w:val="auto"/>
        </w:rPr>
        <w:t>-only</w:t>
      </w:r>
      <w:r w:rsidR="00F42E7C" w:rsidRPr="00BB42E7">
        <w:rPr>
          <w:rFonts w:asciiTheme="minorHAnsi" w:hAnsiTheme="minorHAnsi" w:cstheme="minorHAnsi"/>
          <w:color w:val="auto"/>
        </w:rPr>
        <w:t xml:space="preserve"> perovskite nanoplatelet</w:t>
      </w:r>
      <w:r w:rsidRPr="00BB42E7">
        <w:rPr>
          <w:rFonts w:asciiTheme="minorHAnsi" w:hAnsiTheme="minorHAnsi" w:cstheme="minorHAnsi"/>
          <w:color w:val="auto"/>
        </w:rPr>
        <w:t xml:space="preserve"> precursor solutions of the same thickness at desired volumetric ratio for the target composition. For example, to make 30%-bromide-70%-iodide </w:t>
      </w:r>
      <w:r w:rsidRPr="00BB42E7">
        <w:rPr>
          <w:rFonts w:asciiTheme="minorHAnsi" w:hAnsiTheme="minorHAnsi" w:cstheme="minorHAnsi"/>
          <w:i/>
          <w:color w:val="auto"/>
        </w:rPr>
        <w:t>n</w:t>
      </w:r>
      <w:r w:rsidR="00AE14F1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=</w:t>
      </w:r>
      <w:r w:rsidR="00AE14F1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2 perovskite </w:t>
      </w:r>
      <w:r w:rsidR="00F42E7C" w:rsidRPr="00BB42E7">
        <w:rPr>
          <w:rFonts w:asciiTheme="minorHAnsi" w:hAnsiTheme="minorHAnsi" w:cstheme="minorHAnsi"/>
          <w:color w:val="auto"/>
        </w:rPr>
        <w:t>nanoplatelets</w:t>
      </w:r>
      <w:r w:rsidRPr="00BB42E7">
        <w:rPr>
          <w:rFonts w:asciiTheme="minorHAnsi" w:hAnsiTheme="minorHAnsi" w:cstheme="minorHAnsi"/>
          <w:color w:val="auto"/>
        </w:rPr>
        <w:t xml:space="preserve">, </w:t>
      </w:r>
      <w:r w:rsidR="00CD7713">
        <w:rPr>
          <w:rFonts w:asciiTheme="minorHAnsi" w:hAnsiTheme="minorHAnsi" w:cstheme="minorHAnsi"/>
          <w:color w:val="auto"/>
        </w:rPr>
        <w:t xml:space="preserve">mix the </w:t>
      </w:r>
      <w:r w:rsidRPr="00BB42E7">
        <w:rPr>
          <w:rFonts w:asciiTheme="minorHAnsi" w:hAnsiTheme="minorHAnsi" w:cstheme="minorHAnsi"/>
          <w:color w:val="auto"/>
        </w:rPr>
        <w:t xml:space="preserve">precursor solutions of </w:t>
      </w:r>
      <w:r w:rsidRPr="00BB42E7">
        <w:rPr>
          <w:rFonts w:asciiTheme="minorHAnsi" w:hAnsiTheme="minorHAnsi" w:cstheme="minorHAnsi"/>
          <w:i/>
          <w:color w:val="auto"/>
        </w:rPr>
        <w:t>n</w:t>
      </w:r>
      <w:r w:rsidR="00FC2497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=</w:t>
      </w:r>
      <w:r w:rsidR="00FC2497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2 </w:t>
      </w:r>
      <w:proofErr w:type="spellStart"/>
      <w:r w:rsidRPr="00BB42E7">
        <w:rPr>
          <w:rFonts w:asciiTheme="minorHAnsi" w:hAnsiTheme="minorHAnsi" w:cstheme="minorHAnsi"/>
          <w:color w:val="auto"/>
        </w:rPr>
        <w:t>MAPbBr</w:t>
      </w:r>
      <w:proofErr w:type="spellEnd"/>
      <w:r w:rsidRPr="00BB42E7">
        <w:rPr>
          <w:rFonts w:asciiTheme="minorHAnsi" w:hAnsiTheme="minorHAnsi" w:cstheme="minorHAnsi"/>
          <w:color w:val="auto"/>
        </w:rPr>
        <w:t xml:space="preserve"> and </w:t>
      </w:r>
      <w:r w:rsidRPr="00BB42E7">
        <w:rPr>
          <w:rFonts w:asciiTheme="minorHAnsi" w:hAnsiTheme="minorHAnsi" w:cstheme="minorHAnsi"/>
          <w:i/>
          <w:color w:val="auto"/>
        </w:rPr>
        <w:t>n</w:t>
      </w:r>
      <w:r w:rsidR="00FC2497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=</w:t>
      </w:r>
      <w:r w:rsidR="00FC2497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2 </w:t>
      </w:r>
      <w:proofErr w:type="spellStart"/>
      <w:r w:rsidRPr="00BB42E7">
        <w:rPr>
          <w:rFonts w:asciiTheme="minorHAnsi" w:hAnsiTheme="minorHAnsi" w:cstheme="minorHAnsi"/>
          <w:color w:val="auto"/>
        </w:rPr>
        <w:t>MAPbI</w:t>
      </w:r>
      <w:proofErr w:type="spellEnd"/>
      <w:r w:rsidRPr="00BB42E7">
        <w:rPr>
          <w:rFonts w:asciiTheme="minorHAnsi" w:hAnsiTheme="minorHAnsi" w:cstheme="minorHAnsi"/>
          <w:color w:val="auto"/>
        </w:rPr>
        <w:t xml:space="preserve"> at </w:t>
      </w:r>
      <w:r w:rsidR="001D4D76" w:rsidRPr="00BB42E7">
        <w:rPr>
          <w:rFonts w:asciiTheme="minorHAnsi" w:hAnsiTheme="minorHAnsi" w:cstheme="minorHAnsi"/>
          <w:color w:val="auto"/>
        </w:rPr>
        <w:t xml:space="preserve">a </w:t>
      </w:r>
      <w:r w:rsidRPr="00BB42E7">
        <w:rPr>
          <w:rFonts w:asciiTheme="minorHAnsi" w:hAnsiTheme="minorHAnsi" w:cstheme="minorHAnsi"/>
          <w:color w:val="auto"/>
        </w:rPr>
        <w:t xml:space="preserve">3:7 volumetric ratio. </w:t>
      </w:r>
    </w:p>
    <w:p w14:paraId="17EC8EE0" w14:textId="77777777" w:rsidR="00064076" w:rsidRPr="00BB42E7" w:rsidRDefault="00064076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382D8CB" w14:textId="41C31292" w:rsidR="00064076" w:rsidRPr="00BB42E7" w:rsidRDefault="00BB42E7" w:rsidP="00150D36">
      <w:pPr>
        <w:pStyle w:val="af3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413490" w:rsidRPr="00BB42E7">
        <w:rPr>
          <w:rFonts w:asciiTheme="minorHAnsi" w:hAnsiTheme="minorHAnsi" w:cstheme="minorHAnsi"/>
          <w:color w:val="auto"/>
        </w:rPr>
        <w:t xml:space="preserve"> </w:t>
      </w:r>
      <w:r w:rsidR="007215D0" w:rsidRPr="00BB42E7">
        <w:rPr>
          <w:rFonts w:asciiTheme="minorHAnsi" w:hAnsiTheme="minorHAnsi" w:cstheme="minorHAnsi"/>
          <w:color w:val="auto"/>
        </w:rPr>
        <w:t xml:space="preserve">Changing the organic cation </w:t>
      </w:r>
      <w:r w:rsidR="00064076" w:rsidRPr="00BB42E7">
        <w:rPr>
          <w:rFonts w:asciiTheme="minorHAnsi" w:hAnsiTheme="minorHAnsi" w:cstheme="minorHAnsi"/>
          <w:color w:val="auto"/>
        </w:rPr>
        <w:t>do</w:t>
      </w:r>
      <w:r w:rsidR="00E10D34" w:rsidRPr="00BB42E7">
        <w:rPr>
          <w:rFonts w:asciiTheme="minorHAnsi" w:hAnsiTheme="minorHAnsi" w:cstheme="minorHAnsi"/>
          <w:color w:val="auto"/>
        </w:rPr>
        <w:t>es</w:t>
      </w:r>
      <w:r w:rsidR="00064076" w:rsidRPr="00BB42E7">
        <w:rPr>
          <w:rFonts w:asciiTheme="minorHAnsi" w:hAnsiTheme="minorHAnsi" w:cstheme="minorHAnsi"/>
          <w:color w:val="auto"/>
        </w:rPr>
        <w:t xml:space="preserve"> not </w:t>
      </w:r>
      <w:r w:rsidR="00413490" w:rsidRPr="00BB42E7">
        <w:rPr>
          <w:rFonts w:asciiTheme="minorHAnsi" w:hAnsiTheme="minorHAnsi" w:cstheme="minorHAnsi"/>
          <w:color w:val="auto"/>
        </w:rPr>
        <w:t xml:space="preserve">significantly </w:t>
      </w:r>
      <w:r w:rsidR="00064076" w:rsidRPr="00BB42E7">
        <w:rPr>
          <w:rFonts w:asciiTheme="minorHAnsi" w:hAnsiTheme="minorHAnsi" w:cstheme="minorHAnsi"/>
          <w:color w:val="auto"/>
        </w:rPr>
        <w:t>affect the</w:t>
      </w:r>
      <w:r w:rsidR="007215D0" w:rsidRPr="00BB42E7">
        <w:rPr>
          <w:rFonts w:asciiTheme="minorHAnsi" w:hAnsiTheme="minorHAnsi" w:cstheme="minorHAnsi"/>
          <w:color w:val="auto"/>
        </w:rPr>
        <w:t xml:space="preserve"> optical transition energies</w:t>
      </w:r>
      <w:r w:rsidR="00EA2774" w:rsidRPr="00BB42E7">
        <w:rPr>
          <w:rFonts w:asciiTheme="minorHAnsi" w:hAnsiTheme="minorHAnsi" w:cstheme="minorHAnsi"/>
          <w:color w:val="auto"/>
        </w:rPr>
        <w:fldChar w:fldCharType="begin"/>
      </w:r>
      <w:r w:rsidR="00EA2774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Kovalenko&lt;/Author&gt;&lt;Year&gt;2017&lt;/Year&gt;&lt;RecNum&gt;445&lt;/RecNum&gt;&lt;DisplayText&gt;&lt;style face="superscript"&gt;13&lt;/style&gt;&lt;/DisplayText&gt;&lt;record&gt;&lt;rec-number&gt;445&lt;/rec-number&gt;&lt;foreign-keys&gt;&lt;key app="EN" db-id="efxpavspdf25adet5rrpwfwxe0v0ewwx5tas" timestamp="1534965155"&gt;445&lt;/key&gt;&lt;/foreign-keys&gt;&lt;ref-type name="Journal Article"&gt;17&lt;/ref-type&gt;&lt;contributors&gt;&lt;authors&gt;&lt;author&gt;Kovalenko, Maksym V.&lt;/author&gt;&lt;author&gt;Protesescu, Loredana&lt;/author&gt;&lt;author&gt;Bodnarchuk, Maryna I.&lt;/author&gt;&lt;/authors&gt;&lt;/contributors&gt;&lt;titles&gt;&lt;title&gt;Properties and potential optoelectronic applications of lead halide perovskite nanocrystals&lt;/title&gt;&lt;secondary-title&gt;Science&lt;/secondary-title&gt;&lt;/titles&gt;&lt;periodical&gt;&lt;full-title&gt;Science&lt;/full-title&gt;&lt;/periodical&gt;&lt;pages&gt;745-750&lt;/pages&gt;&lt;volume&gt;358&lt;/volume&gt;&lt;number&gt;6364&lt;/number&gt;&lt;dates&gt;&lt;year&gt;2017&lt;/year&gt;&lt;/dates&gt;&lt;isbn&gt;0036-8075&lt;/isbn&gt;&lt;urls&gt;&lt;/urls&gt;&lt;/record&gt;&lt;/Cite&gt;&lt;/EndNote&gt;</w:instrText>
      </w:r>
      <w:r w:rsidR="00EA2774" w:rsidRPr="00BB42E7">
        <w:rPr>
          <w:rFonts w:asciiTheme="minorHAnsi" w:hAnsiTheme="minorHAnsi" w:cstheme="minorHAnsi"/>
          <w:color w:val="auto"/>
        </w:rPr>
        <w:fldChar w:fldCharType="separate"/>
      </w:r>
      <w:r w:rsidR="00EA2774" w:rsidRPr="00BB42E7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EA2774" w:rsidRPr="00BB42E7">
        <w:rPr>
          <w:rFonts w:asciiTheme="minorHAnsi" w:hAnsiTheme="minorHAnsi" w:cstheme="minorHAnsi"/>
          <w:color w:val="auto"/>
        </w:rPr>
        <w:fldChar w:fldCharType="end"/>
      </w:r>
      <w:r w:rsidR="00064076" w:rsidRPr="00BB42E7">
        <w:rPr>
          <w:rFonts w:asciiTheme="minorHAnsi" w:hAnsiTheme="minorHAnsi" w:cstheme="minorHAnsi"/>
          <w:color w:val="auto"/>
        </w:rPr>
        <w:t>.</w:t>
      </w:r>
      <w:r w:rsidR="007215D0" w:rsidRPr="00BB42E7">
        <w:rPr>
          <w:rFonts w:asciiTheme="minorHAnsi" w:hAnsiTheme="minorHAnsi" w:cstheme="minorHAnsi"/>
          <w:color w:val="auto"/>
        </w:rPr>
        <w:t xml:space="preserve"> Absorption and luminescence are primarily tuned by changing the halide composition or </w:t>
      </w:r>
      <w:r w:rsidR="003E6EAB" w:rsidRPr="00BB42E7">
        <w:rPr>
          <w:rFonts w:asciiTheme="minorHAnsi" w:hAnsiTheme="minorHAnsi" w:cstheme="minorHAnsi"/>
          <w:color w:val="auto"/>
        </w:rPr>
        <w:t xml:space="preserve">nanoplatelet </w:t>
      </w:r>
      <w:r w:rsidR="007215D0" w:rsidRPr="00BB42E7">
        <w:rPr>
          <w:rFonts w:asciiTheme="minorHAnsi" w:hAnsiTheme="minorHAnsi" w:cstheme="minorHAnsi"/>
          <w:color w:val="auto"/>
        </w:rPr>
        <w:t>thickness.</w:t>
      </w:r>
    </w:p>
    <w:p w14:paraId="066894D2" w14:textId="77777777" w:rsidR="00BA78C6" w:rsidRPr="00BB42E7" w:rsidRDefault="00BA78C6" w:rsidP="00150D36">
      <w:pPr>
        <w:rPr>
          <w:rFonts w:asciiTheme="minorHAnsi" w:hAnsiTheme="minorHAnsi" w:cstheme="minorHAnsi"/>
          <w:color w:val="auto"/>
        </w:rPr>
      </w:pPr>
    </w:p>
    <w:p w14:paraId="7647D918" w14:textId="1CB4BDD4" w:rsidR="00BA78C6" w:rsidRPr="00BB42E7" w:rsidRDefault="00CB5FFD" w:rsidP="00150D36">
      <w:pPr>
        <w:pStyle w:val="af3"/>
        <w:numPr>
          <w:ilvl w:val="0"/>
          <w:numId w:val="28"/>
        </w:num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Synthesis of </w:t>
      </w:r>
      <w:r w:rsidR="00BB42E7" w:rsidRPr="00BB42E7">
        <w:rPr>
          <w:rFonts w:asciiTheme="minorHAnsi" w:hAnsiTheme="minorHAnsi" w:cstheme="minorHAnsi"/>
          <w:b/>
          <w:bCs/>
          <w:color w:val="auto"/>
        </w:rPr>
        <w:t>perovskite nanoplatelets via ligand-assisted reprecipitation method</w:t>
      </w:r>
    </w:p>
    <w:p w14:paraId="61E240E5" w14:textId="77777777" w:rsidR="00CB5FFD" w:rsidRPr="00BB42E7" w:rsidRDefault="00CB5FFD" w:rsidP="00150D36">
      <w:pPr>
        <w:rPr>
          <w:rFonts w:asciiTheme="minorHAnsi" w:hAnsiTheme="minorHAnsi" w:cstheme="minorHAnsi"/>
          <w:color w:val="auto"/>
        </w:rPr>
      </w:pPr>
    </w:p>
    <w:p w14:paraId="53DF5370" w14:textId="609A515B" w:rsidR="005B4FF3" w:rsidRPr="00BB42E7" w:rsidRDefault="00C56626" w:rsidP="00150D36">
      <w:pPr>
        <w:pStyle w:val="af3"/>
        <w:numPr>
          <w:ilvl w:val="1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Inject </w:t>
      </w:r>
      <w:r w:rsidR="005D6C9E" w:rsidRPr="00BB42E7">
        <w:rPr>
          <w:rFonts w:asciiTheme="minorHAnsi" w:hAnsiTheme="minorHAnsi" w:cstheme="minorHAnsi"/>
          <w:color w:val="auto"/>
        </w:rPr>
        <w:t>10 µL of mixed precursor solution</w:t>
      </w:r>
      <w:r w:rsidR="00F21095" w:rsidRPr="00BB42E7">
        <w:rPr>
          <w:rFonts w:asciiTheme="minorHAnsi" w:hAnsiTheme="minorHAnsi" w:cstheme="minorHAnsi"/>
          <w:color w:val="auto"/>
        </w:rPr>
        <w:t xml:space="preserve"> </w:t>
      </w:r>
      <w:r w:rsidR="005D6C9E" w:rsidRPr="00BB42E7">
        <w:rPr>
          <w:rFonts w:asciiTheme="minorHAnsi" w:hAnsiTheme="minorHAnsi" w:cstheme="minorHAnsi"/>
          <w:color w:val="auto"/>
        </w:rPr>
        <w:t xml:space="preserve">into 10 mL of </w:t>
      </w:r>
      <w:r w:rsidR="005B4FF3" w:rsidRPr="00BB42E7">
        <w:rPr>
          <w:rFonts w:asciiTheme="minorHAnsi" w:hAnsiTheme="minorHAnsi" w:cstheme="minorHAnsi"/>
          <w:color w:val="auto"/>
        </w:rPr>
        <w:t>toluene under vigorous stirring</w:t>
      </w:r>
      <w:r w:rsidR="008169D2" w:rsidRPr="00BB42E7">
        <w:rPr>
          <w:rFonts w:asciiTheme="minorHAnsi" w:hAnsiTheme="minorHAnsi" w:cstheme="minorHAnsi"/>
          <w:color w:val="auto"/>
        </w:rPr>
        <w:t>.</w:t>
      </w:r>
      <w:r w:rsidR="005B4FF3" w:rsidRPr="00BB42E7">
        <w:rPr>
          <w:rFonts w:asciiTheme="minorHAnsi" w:hAnsiTheme="minorHAnsi" w:cstheme="minorHAnsi"/>
          <w:color w:val="auto"/>
        </w:rPr>
        <w:t xml:space="preserve"> </w:t>
      </w:r>
      <w:r w:rsidR="00F42E7C" w:rsidRPr="00BB42E7">
        <w:rPr>
          <w:rFonts w:asciiTheme="minorHAnsi" w:hAnsiTheme="minorHAnsi" w:cstheme="minorHAnsi"/>
          <w:color w:val="auto"/>
        </w:rPr>
        <w:t>Nanoplatelets</w:t>
      </w:r>
      <w:r w:rsidR="00F21095" w:rsidRPr="00BB42E7">
        <w:rPr>
          <w:rFonts w:asciiTheme="minorHAnsi" w:hAnsiTheme="minorHAnsi" w:cstheme="minorHAnsi"/>
          <w:color w:val="auto"/>
        </w:rPr>
        <w:t xml:space="preserve"> will</w:t>
      </w:r>
      <w:r w:rsidR="005B4FF3" w:rsidRPr="00BB42E7">
        <w:rPr>
          <w:rFonts w:asciiTheme="minorHAnsi" w:hAnsiTheme="minorHAnsi" w:cstheme="minorHAnsi"/>
          <w:color w:val="auto"/>
        </w:rPr>
        <w:t xml:space="preserve"> instantaneously crystallize due to the abrupt change in the solubility.</w:t>
      </w:r>
    </w:p>
    <w:p w14:paraId="50DA8A28" w14:textId="77777777" w:rsidR="005B4FF3" w:rsidRPr="00BB42E7" w:rsidRDefault="005B4FF3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EC6C377" w14:textId="338D7565" w:rsidR="007F31CB" w:rsidRPr="00BB42E7" w:rsidRDefault="00BB42E7" w:rsidP="007F31CB">
      <w:pPr>
        <w:pStyle w:val="af3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7F31CB" w:rsidRPr="00BB42E7">
        <w:rPr>
          <w:rFonts w:asciiTheme="minorHAnsi" w:hAnsiTheme="minorHAnsi" w:cstheme="minorHAnsi"/>
          <w:color w:val="auto"/>
        </w:rPr>
        <w:t xml:space="preserve"> </w:t>
      </w:r>
      <w:r w:rsidR="00387E22" w:rsidRPr="00BB42E7">
        <w:rPr>
          <w:rFonts w:asciiTheme="minorHAnsi" w:hAnsiTheme="minorHAnsi" w:cstheme="minorHAnsi"/>
          <w:color w:val="auto"/>
        </w:rPr>
        <w:t xml:space="preserve">The </w:t>
      </w:r>
      <w:r w:rsidR="007F31CB" w:rsidRPr="00BB42E7">
        <w:rPr>
          <w:rFonts w:asciiTheme="minorHAnsi" w:hAnsiTheme="minorHAnsi" w:cstheme="minorHAnsi"/>
          <w:color w:val="auto"/>
        </w:rPr>
        <w:t xml:space="preserve">amount of mixed precursor solution injected into toluene can be increased up to ~100 µL. </w:t>
      </w:r>
      <w:r w:rsidR="00695A35" w:rsidRPr="00BB42E7">
        <w:rPr>
          <w:rFonts w:asciiTheme="minorHAnsi" w:hAnsiTheme="minorHAnsi" w:cstheme="minorHAnsi"/>
          <w:color w:val="auto"/>
        </w:rPr>
        <w:t>T</w:t>
      </w:r>
      <w:r w:rsidR="007F31CB" w:rsidRPr="00BB42E7">
        <w:rPr>
          <w:rFonts w:asciiTheme="minorHAnsi" w:hAnsiTheme="minorHAnsi" w:cstheme="minorHAnsi"/>
          <w:color w:val="auto"/>
        </w:rPr>
        <w:t>otal amount of injected precursor solution and injection speed do not seem to significantly affect perovskite nanoplatelet morphology (</w:t>
      </w:r>
      <w:r w:rsidR="007F31CB" w:rsidRPr="00CD7713">
        <w:rPr>
          <w:rFonts w:asciiTheme="minorHAnsi" w:hAnsiTheme="minorHAnsi" w:cstheme="minorHAnsi"/>
          <w:b/>
          <w:bCs/>
          <w:color w:val="auto"/>
        </w:rPr>
        <w:t>Figure S1</w:t>
      </w:r>
      <w:r w:rsidR="007F31CB" w:rsidRPr="00BB42E7">
        <w:rPr>
          <w:rFonts w:asciiTheme="minorHAnsi" w:hAnsiTheme="minorHAnsi" w:cstheme="minorHAnsi"/>
          <w:color w:val="auto"/>
        </w:rPr>
        <w:t>).</w:t>
      </w:r>
      <w:r w:rsidR="00387E22" w:rsidRPr="00BB42E7">
        <w:rPr>
          <w:rFonts w:asciiTheme="minorHAnsi" w:hAnsiTheme="minorHAnsi" w:cstheme="minorHAnsi"/>
          <w:color w:val="auto"/>
        </w:rPr>
        <w:t xml:space="preserve"> However, injection of </w:t>
      </w:r>
      <w:r w:rsidR="00695A35" w:rsidRPr="00BB42E7">
        <w:rPr>
          <w:rFonts w:asciiTheme="minorHAnsi" w:hAnsiTheme="minorHAnsi" w:cstheme="minorHAnsi"/>
          <w:color w:val="auto"/>
        </w:rPr>
        <w:t xml:space="preserve">too much DMF increases the polarity of the solution and reduces the crystallization. </w:t>
      </w:r>
    </w:p>
    <w:p w14:paraId="57D11CD5" w14:textId="77777777" w:rsidR="005D6C9E" w:rsidRPr="00BB42E7" w:rsidRDefault="005D6C9E" w:rsidP="00150D36">
      <w:pPr>
        <w:rPr>
          <w:rFonts w:asciiTheme="minorHAnsi" w:hAnsiTheme="minorHAnsi" w:cstheme="minorHAnsi"/>
          <w:color w:val="auto"/>
        </w:rPr>
      </w:pPr>
    </w:p>
    <w:p w14:paraId="4F2D9E24" w14:textId="708FD78A" w:rsidR="005D6C9E" w:rsidRPr="00BB42E7" w:rsidRDefault="005B4FF3" w:rsidP="00150D36">
      <w:pPr>
        <w:pStyle w:val="af3"/>
        <w:numPr>
          <w:ilvl w:val="1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L</w:t>
      </w:r>
      <w:r w:rsidR="005D6C9E" w:rsidRPr="00BB42E7">
        <w:rPr>
          <w:rFonts w:asciiTheme="minorHAnsi" w:hAnsiTheme="minorHAnsi" w:cstheme="minorHAnsi"/>
          <w:color w:val="auto"/>
        </w:rPr>
        <w:t>eave the solution under stirring for 10 min until no further color change is observed</w:t>
      </w:r>
      <w:r w:rsidRPr="00BB42E7">
        <w:rPr>
          <w:rFonts w:asciiTheme="minorHAnsi" w:hAnsiTheme="minorHAnsi" w:cstheme="minorHAnsi"/>
          <w:color w:val="auto"/>
        </w:rPr>
        <w:t xml:space="preserve"> from the solution</w:t>
      </w:r>
      <w:r w:rsidR="005D6C9E" w:rsidRPr="00BB42E7">
        <w:rPr>
          <w:rFonts w:asciiTheme="minorHAnsi" w:hAnsiTheme="minorHAnsi" w:cstheme="minorHAnsi"/>
          <w:color w:val="auto"/>
        </w:rPr>
        <w:t xml:space="preserve"> to ensure complete crystallization of perovskite </w:t>
      </w:r>
      <w:r w:rsidR="003E6EAB" w:rsidRPr="00BB42E7">
        <w:rPr>
          <w:rFonts w:asciiTheme="minorHAnsi" w:hAnsiTheme="minorHAnsi" w:cstheme="minorHAnsi"/>
          <w:color w:val="auto"/>
        </w:rPr>
        <w:t>nanoplatelet</w:t>
      </w:r>
      <w:r w:rsidR="005D6C9E" w:rsidRPr="00BB42E7">
        <w:rPr>
          <w:rFonts w:asciiTheme="minorHAnsi" w:hAnsiTheme="minorHAnsi" w:cstheme="minorHAnsi"/>
          <w:color w:val="auto"/>
        </w:rPr>
        <w:t>s.</w:t>
      </w:r>
    </w:p>
    <w:p w14:paraId="5F36C637" w14:textId="77777777" w:rsidR="00F079D4" w:rsidRPr="00BB42E7" w:rsidRDefault="00F079D4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191DCB16" w14:textId="4C48C891" w:rsidR="009C6F54" w:rsidRPr="00BB42E7" w:rsidRDefault="00BB42E7" w:rsidP="009C6F54">
      <w:pPr>
        <w:pStyle w:val="af3"/>
        <w:ind w:left="0"/>
      </w:pPr>
      <w:r>
        <w:rPr>
          <w:rFonts w:asciiTheme="minorHAnsi" w:hAnsiTheme="minorHAnsi" w:cstheme="minorHAnsi"/>
          <w:color w:val="auto"/>
        </w:rPr>
        <w:t>NOTE:</w:t>
      </w:r>
      <w:r w:rsidR="009C6F54" w:rsidRPr="00BB42E7">
        <w:rPr>
          <w:rFonts w:asciiTheme="minorHAnsi" w:hAnsiTheme="minorHAnsi" w:cstheme="minorHAnsi"/>
          <w:color w:val="auto"/>
        </w:rPr>
        <w:t xml:space="preserve"> Freshly synthesized perovskite nanoplatelets from freshly prepared precursor solutions usually show the best photoluminescence quantum yield and photostability</w:t>
      </w:r>
      <w:r w:rsidR="009C6F54" w:rsidRPr="00BB42E7">
        <w:rPr>
          <w:rFonts w:asciiTheme="minorHAnsi" w:hAnsiTheme="minorHAnsi" w:cstheme="minorHAnsi"/>
          <w:color w:val="auto"/>
        </w:rPr>
        <w:fldChar w:fldCharType="begin"/>
      </w:r>
      <w:r w:rsidR="009C6F54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Ha&lt;/Author&gt;&lt;Year&gt;2019&lt;/Year&gt;&lt;RecNum&gt;488&lt;/RecNum&gt;&lt;DisplayText&gt;&lt;style face="superscript"&gt;49&lt;/style&gt;&lt;/DisplayText&gt;&lt;record&gt;&lt;rec-number&gt;488&lt;/rec-number&gt;&lt;foreign-keys&gt;&lt;key app="EN" db-id="efxpavspdf25adet5rrpwfwxe0v0ewwx5tas" timestamp="1554239152"&gt;488&lt;/key&gt;&lt;/foreign-keys&gt;&lt;ref-type name="Journal Article"&gt;17&lt;/ref-type&gt;&lt;contributors&gt;&lt;authors&gt;&lt;author&gt;Ha, Seung Kyun&lt;/author&gt;&lt;author&gt;Mauck, Catherine M&lt;/author&gt;&lt;author&gt;Tisdale, William A&lt;/author&gt;&lt;/authors&gt;&lt;/contributors&gt;&lt;titles&gt;&lt;title&gt;Towards Stable Deep-Blue Luminescent Colloidal Lead Halide Perovskite Nanoplatelets: Systematic Photostability Investigation&lt;/title&gt;&lt;secondary-title&gt;Chemistry of Materials&lt;/secondary-title&gt;&lt;/titles&gt;&lt;periodical&gt;&lt;full-title&gt;Chemistry of Materials&lt;/full-title&gt;&lt;/periodical&gt;&lt;pages&gt;2486-2496&lt;/pages&gt;&lt;volume&gt;31&lt;/volume&gt;&lt;number&gt;7&lt;/number&gt;&lt;dates&gt;&lt;year&gt;2019&lt;/year&gt;&lt;/dates&gt;&lt;isbn&gt;0897-4756&lt;/isbn&gt;&lt;urls&gt;&lt;/urls&gt;&lt;/record&gt;&lt;/Cite&gt;&lt;/EndNote&gt;</w:instrText>
      </w:r>
      <w:r w:rsidR="009C6F54" w:rsidRPr="00BB42E7">
        <w:rPr>
          <w:rFonts w:asciiTheme="minorHAnsi" w:hAnsiTheme="minorHAnsi" w:cstheme="minorHAnsi"/>
          <w:color w:val="auto"/>
        </w:rPr>
        <w:fldChar w:fldCharType="separate"/>
      </w:r>
      <w:r w:rsidR="009C6F54" w:rsidRPr="00BB42E7">
        <w:rPr>
          <w:rFonts w:asciiTheme="minorHAnsi" w:hAnsiTheme="minorHAnsi" w:cstheme="minorHAnsi"/>
          <w:noProof/>
          <w:color w:val="auto"/>
          <w:vertAlign w:val="superscript"/>
        </w:rPr>
        <w:t>49</w:t>
      </w:r>
      <w:r w:rsidR="009C6F54" w:rsidRPr="00BB42E7">
        <w:rPr>
          <w:rFonts w:asciiTheme="minorHAnsi" w:hAnsiTheme="minorHAnsi" w:cstheme="minorHAnsi"/>
          <w:color w:val="auto"/>
        </w:rPr>
        <w:fldChar w:fldCharType="end"/>
      </w:r>
      <w:r w:rsidR="009C6F54" w:rsidRPr="00BB42E7">
        <w:rPr>
          <w:rFonts w:asciiTheme="minorHAnsi" w:hAnsiTheme="minorHAnsi" w:cstheme="minorHAnsi"/>
          <w:color w:val="auto"/>
        </w:rPr>
        <w:t>. And over time, nanoplatelets will slowly aggregate (</w:t>
      </w:r>
      <w:r w:rsidR="009C6F54" w:rsidRPr="00CD7713">
        <w:rPr>
          <w:rFonts w:asciiTheme="minorHAnsi" w:hAnsiTheme="minorHAnsi" w:cstheme="minorHAnsi"/>
          <w:b/>
          <w:bCs/>
          <w:color w:val="auto"/>
        </w:rPr>
        <w:t>Figure S2</w:t>
      </w:r>
      <w:r w:rsidR="009C6F54" w:rsidRPr="00BB42E7">
        <w:rPr>
          <w:rFonts w:asciiTheme="minorHAnsi" w:hAnsiTheme="minorHAnsi" w:cstheme="minorHAnsi"/>
          <w:color w:val="auto"/>
        </w:rPr>
        <w:t>), deteriorating colloidal stability. Thus, it is recommended to use nanoplatelet solutions as soon as possible once synthesized.</w:t>
      </w:r>
    </w:p>
    <w:p w14:paraId="18A66BAC" w14:textId="77777777" w:rsidR="009C6F54" w:rsidRPr="00BB42E7" w:rsidRDefault="009C6F54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7FE5934" w14:textId="4F4F833F" w:rsidR="005A292F" w:rsidRPr="00BB42E7" w:rsidRDefault="00916AF3" w:rsidP="00150D36">
      <w:pPr>
        <w:pStyle w:val="af3"/>
        <w:numPr>
          <w:ilvl w:val="0"/>
          <w:numId w:val="28"/>
        </w:num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Characterization </w:t>
      </w:r>
      <w:r w:rsidR="00CD7713" w:rsidRPr="00BB42E7">
        <w:rPr>
          <w:rFonts w:asciiTheme="minorHAnsi" w:hAnsiTheme="minorHAnsi" w:cstheme="minorHAnsi"/>
          <w:b/>
          <w:bCs/>
          <w:color w:val="auto"/>
        </w:rPr>
        <w:t>sample preparation and purification of colloidal perovskite nanoplatelet solution.</w:t>
      </w:r>
    </w:p>
    <w:p w14:paraId="7DCC1384" w14:textId="77777777" w:rsidR="005A292F" w:rsidRPr="00BB42E7" w:rsidRDefault="005A292F" w:rsidP="00150D36">
      <w:pPr>
        <w:pStyle w:val="af3"/>
        <w:ind w:left="0"/>
        <w:rPr>
          <w:rFonts w:asciiTheme="minorHAnsi" w:hAnsiTheme="minorHAnsi" w:cstheme="minorHAnsi"/>
          <w:b/>
          <w:bCs/>
          <w:color w:val="auto"/>
        </w:rPr>
      </w:pPr>
    </w:p>
    <w:p w14:paraId="016F15CC" w14:textId="268ED7C3" w:rsidR="00B12DCC" w:rsidRPr="00BB42E7" w:rsidRDefault="00824F92" w:rsidP="00150D36">
      <w:pPr>
        <w:pStyle w:val="af3"/>
        <w:numPr>
          <w:ilvl w:val="1"/>
          <w:numId w:val="28"/>
        </w:num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>Transmission electron microscopy (TEM) sample preparation.</w:t>
      </w:r>
    </w:p>
    <w:p w14:paraId="331DDD1F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B2503FB" w14:textId="44BFF45B" w:rsidR="00B12DCC" w:rsidRPr="00BB42E7" w:rsidRDefault="00B12DCC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Centrifuge the solution at 2050 x</w:t>
      </w:r>
      <w:r w:rsidRPr="00CD7713">
        <w:rPr>
          <w:rFonts w:asciiTheme="minorHAnsi" w:hAnsiTheme="minorHAnsi" w:cstheme="minorHAnsi"/>
          <w:i/>
          <w:iCs/>
          <w:color w:val="auto"/>
        </w:rPr>
        <w:t xml:space="preserve"> g</w:t>
      </w:r>
      <w:r w:rsidRPr="00BB42E7">
        <w:rPr>
          <w:rFonts w:asciiTheme="minorHAnsi" w:hAnsiTheme="minorHAnsi" w:cstheme="minorHAnsi"/>
          <w:color w:val="auto"/>
        </w:rPr>
        <w:t xml:space="preserve"> for 10 min. </w:t>
      </w:r>
    </w:p>
    <w:p w14:paraId="05CA1589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3807DEAD" w14:textId="77777777" w:rsidR="00B12DCC" w:rsidRPr="00BB42E7" w:rsidRDefault="00B12DCC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Discard the supernatant.</w:t>
      </w:r>
    </w:p>
    <w:p w14:paraId="3B67DEBE" w14:textId="77777777" w:rsidR="00824F92" w:rsidRPr="00BB42E7" w:rsidRDefault="00824F92" w:rsidP="00150D36">
      <w:pPr>
        <w:rPr>
          <w:rFonts w:asciiTheme="minorHAnsi" w:hAnsiTheme="minorHAnsi" w:cstheme="minorHAnsi"/>
          <w:color w:val="auto"/>
        </w:rPr>
      </w:pPr>
    </w:p>
    <w:p w14:paraId="7145A8FA" w14:textId="0A1F19D4" w:rsidR="00B12DCC" w:rsidRPr="00BB42E7" w:rsidRDefault="00B12DCC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proofErr w:type="spellStart"/>
      <w:r w:rsidRPr="00BB42E7">
        <w:rPr>
          <w:rFonts w:asciiTheme="minorHAnsi" w:hAnsiTheme="minorHAnsi" w:cstheme="minorHAnsi"/>
          <w:color w:val="auto"/>
        </w:rPr>
        <w:t>Redisperse</w:t>
      </w:r>
      <w:proofErr w:type="spellEnd"/>
      <w:r w:rsidRPr="00BB42E7">
        <w:rPr>
          <w:rFonts w:asciiTheme="minorHAnsi" w:hAnsiTheme="minorHAnsi" w:cstheme="minorHAnsi"/>
          <w:color w:val="auto"/>
        </w:rPr>
        <w:t xml:space="preserve"> the nanoplatelets in 1</w:t>
      </w:r>
      <w:r w:rsidR="00150D36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mL of toluene.</w:t>
      </w:r>
    </w:p>
    <w:p w14:paraId="7AD75D24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8ED18E9" w14:textId="565D729A" w:rsidR="00824F92" w:rsidRPr="00BB42E7" w:rsidRDefault="00824F92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Drop 1 droplet on a TEM grid.</w:t>
      </w:r>
    </w:p>
    <w:p w14:paraId="0DCF962E" w14:textId="77777777" w:rsidR="00824F92" w:rsidRPr="00BB42E7" w:rsidRDefault="00824F92" w:rsidP="00150D36">
      <w:pPr>
        <w:rPr>
          <w:rFonts w:asciiTheme="minorHAnsi" w:hAnsiTheme="minorHAnsi" w:cstheme="minorHAnsi"/>
          <w:color w:val="auto"/>
        </w:rPr>
      </w:pPr>
    </w:p>
    <w:p w14:paraId="61A0226F" w14:textId="6654B56E" w:rsidR="00824F92" w:rsidRPr="00BB42E7" w:rsidRDefault="00824F92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Dry the sample under vacuum.</w:t>
      </w:r>
    </w:p>
    <w:p w14:paraId="29D180F5" w14:textId="77777777" w:rsidR="00B12DCC" w:rsidRPr="00BB42E7" w:rsidRDefault="00B12DCC" w:rsidP="00150D36">
      <w:pPr>
        <w:pStyle w:val="af3"/>
        <w:ind w:left="0"/>
        <w:rPr>
          <w:rFonts w:asciiTheme="minorHAnsi" w:hAnsiTheme="minorHAnsi" w:cstheme="minorHAnsi"/>
          <w:b/>
          <w:bCs/>
          <w:color w:val="auto"/>
        </w:rPr>
      </w:pPr>
    </w:p>
    <w:p w14:paraId="5AC12EED" w14:textId="5A8BFE83" w:rsidR="00824F92" w:rsidRPr="00BB42E7" w:rsidRDefault="00824F92" w:rsidP="00150D36">
      <w:pPr>
        <w:pStyle w:val="af3"/>
        <w:numPr>
          <w:ilvl w:val="1"/>
          <w:numId w:val="28"/>
        </w:num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>X-ray diffraction (XRD) sample preparation</w:t>
      </w:r>
    </w:p>
    <w:p w14:paraId="1877FC98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4E222112" w14:textId="6D2B4810" w:rsidR="00824F92" w:rsidRPr="00BB42E7" w:rsidRDefault="00824F92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Centrifuge the solution at 2050 x </w:t>
      </w:r>
      <w:r w:rsidRPr="00CD7713">
        <w:rPr>
          <w:rFonts w:asciiTheme="minorHAnsi" w:hAnsiTheme="minorHAnsi" w:cstheme="minorHAnsi"/>
          <w:i/>
          <w:iCs/>
          <w:color w:val="auto"/>
        </w:rPr>
        <w:t>g</w:t>
      </w:r>
      <w:r w:rsidRPr="00BB42E7">
        <w:rPr>
          <w:rFonts w:asciiTheme="minorHAnsi" w:hAnsiTheme="minorHAnsi" w:cstheme="minorHAnsi"/>
          <w:color w:val="auto"/>
        </w:rPr>
        <w:t xml:space="preserve"> for 10 min. </w:t>
      </w:r>
    </w:p>
    <w:p w14:paraId="0E5B7ED1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671CD225" w14:textId="77777777" w:rsidR="00824F92" w:rsidRPr="00BB42E7" w:rsidRDefault="00824F92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Discard the supernatant.</w:t>
      </w:r>
    </w:p>
    <w:p w14:paraId="57B6B473" w14:textId="77777777" w:rsidR="00824F92" w:rsidRPr="00BB42E7" w:rsidRDefault="00824F92" w:rsidP="00150D36">
      <w:pPr>
        <w:rPr>
          <w:rFonts w:asciiTheme="minorHAnsi" w:hAnsiTheme="minorHAnsi" w:cstheme="minorHAnsi"/>
          <w:color w:val="auto"/>
        </w:rPr>
      </w:pPr>
    </w:p>
    <w:p w14:paraId="173585E8" w14:textId="25A3ECF2" w:rsidR="00824F92" w:rsidRPr="00BB42E7" w:rsidRDefault="00824F92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proofErr w:type="spellStart"/>
      <w:r w:rsidRPr="00BB42E7">
        <w:rPr>
          <w:rFonts w:asciiTheme="minorHAnsi" w:hAnsiTheme="minorHAnsi" w:cstheme="minorHAnsi"/>
          <w:color w:val="auto"/>
        </w:rPr>
        <w:t>Redisperse</w:t>
      </w:r>
      <w:proofErr w:type="spellEnd"/>
      <w:r w:rsidRPr="00BB42E7">
        <w:rPr>
          <w:rFonts w:asciiTheme="minorHAnsi" w:hAnsiTheme="minorHAnsi" w:cstheme="minorHAnsi"/>
          <w:color w:val="auto"/>
        </w:rPr>
        <w:t xml:space="preserve"> the nanoplatelets in </w:t>
      </w:r>
      <w:r w:rsidR="009F57D7" w:rsidRPr="00BB42E7">
        <w:rPr>
          <w:rFonts w:asciiTheme="minorHAnsi" w:hAnsiTheme="minorHAnsi" w:cstheme="minorHAnsi"/>
          <w:color w:val="auto"/>
        </w:rPr>
        <w:t>3</w:t>
      </w:r>
      <w:r w:rsidRPr="00BB42E7">
        <w:rPr>
          <w:rFonts w:asciiTheme="minorHAnsi" w:hAnsiTheme="minorHAnsi" w:cstheme="minorHAnsi"/>
          <w:color w:val="auto"/>
        </w:rPr>
        <w:t>0 µL of toluene.</w:t>
      </w:r>
    </w:p>
    <w:p w14:paraId="7B5EDEDC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01988600" w14:textId="44455EB0" w:rsidR="00824F92" w:rsidRPr="00BB42E7" w:rsidRDefault="00824F92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proofErr w:type="spellStart"/>
      <w:r w:rsidRPr="00BB42E7">
        <w:rPr>
          <w:rFonts w:asciiTheme="minorHAnsi" w:hAnsiTheme="minorHAnsi" w:cstheme="minorHAnsi"/>
          <w:color w:val="auto"/>
        </w:rPr>
        <w:t>Dropcast</w:t>
      </w:r>
      <w:proofErr w:type="spellEnd"/>
      <w:r w:rsidRPr="00BB42E7">
        <w:rPr>
          <w:rFonts w:asciiTheme="minorHAnsi" w:hAnsiTheme="minorHAnsi" w:cstheme="minorHAnsi"/>
          <w:color w:val="auto"/>
        </w:rPr>
        <w:t xml:space="preserve"> on a glass slide.</w:t>
      </w:r>
    </w:p>
    <w:p w14:paraId="53596D04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28B80314" w14:textId="77777777" w:rsidR="00824F92" w:rsidRPr="00BB42E7" w:rsidRDefault="00824F92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Dry the sample under vacuum.</w:t>
      </w:r>
    </w:p>
    <w:p w14:paraId="35812C06" w14:textId="77777777" w:rsidR="0091075F" w:rsidRPr="00BB42E7" w:rsidRDefault="0091075F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3782BC3F" w14:textId="62C35769" w:rsidR="0091075F" w:rsidRPr="00BB42E7" w:rsidRDefault="008A0793" w:rsidP="00150D36">
      <w:pPr>
        <w:pStyle w:val="af3"/>
        <w:numPr>
          <w:ilvl w:val="1"/>
          <w:numId w:val="28"/>
        </w:num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>General p</w:t>
      </w:r>
      <w:r w:rsidR="0091075F" w:rsidRPr="00BB42E7">
        <w:rPr>
          <w:rFonts w:asciiTheme="minorHAnsi" w:hAnsiTheme="minorHAnsi" w:cstheme="minorHAnsi"/>
          <w:b/>
          <w:bCs/>
          <w:color w:val="auto"/>
        </w:rPr>
        <w:t>urification</w:t>
      </w:r>
    </w:p>
    <w:p w14:paraId="2D7C7D1A" w14:textId="77777777" w:rsidR="0091075F" w:rsidRPr="00BB42E7" w:rsidRDefault="0091075F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1BD81B79" w14:textId="223D2AB3" w:rsidR="0091075F" w:rsidRPr="00BB42E7" w:rsidRDefault="0091075F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Centrifuge the solution at 2050 x </w:t>
      </w:r>
      <w:r w:rsidRPr="00CD7713">
        <w:rPr>
          <w:rFonts w:asciiTheme="minorHAnsi" w:hAnsiTheme="minorHAnsi" w:cstheme="minorHAnsi"/>
          <w:i/>
          <w:iCs/>
          <w:color w:val="auto"/>
        </w:rPr>
        <w:t>g</w:t>
      </w:r>
      <w:r w:rsidRPr="00BB42E7">
        <w:rPr>
          <w:rFonts w:asciiTheme="minorHAnsi" w:hAnsiTheme="minorHAnsi" w:cstheme="minorHAnsi"/>
          <w:color w:val="auto"/>
        </w:rPr>
        <w:t xml:space="preserve"> for 10 min. </w:t>
      </w:r>
    </w:p>
    <w:p w14:paraId="4CA2C04E" w14:textId="77777777" w:rsidR="0091075F" w:rsidRPr="00BB42E7" w:rsidRDefault="0091075F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1AB857E4" w14:textId="77777777" w:rsidR="0091075F" w:rsidRPr="00BB42E7" w:rsidRDefault="0091075F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Discard the supernatant.</w:t>
      </w:r>
    </w:p>
    <w:p w14:paraId="2D107A5B" w14:textId="77777777" w:rsidR="0091075F" w:rsidRPr="00BB42E7" w:rsidRDefault="0091075F" w:rsidP="00150D36">
      <w:pPr>
        <w:rPr>
          <w:rFonts w:asciiTheme="minorHAnsi" w:hAnsiTheme="minorHAnsi" w:cstheme="minorHAnsi"/>
          <w:color w:val="auto"/>
        </w:rPr>
      </w:pPr>
    </w:p>
    <w:p w14:paraId="6C32B532" w14:textId="2C86B1C9" w:rsidR="0091075F" w:rsidRPr="00BB42E7" w:rsidRDefault="0091075F" w:rsidP="00150D36">
      <w:pPr>
        <w:pStyle w:val="af3"/>
        <w:numPr>
          <w:ilvl w:val="2"/>
          <w:numId w:val="28"/>
        </w:numPr>
        <w:rPr>
          <w:rFonts w:asciiTheme="minorHAnsi" w:hAnsiTheme="minorHAnsi" w:cstheme="minorHAnsi"/>
          <w:color w:val="auto"/>
        </w:rPr>
      </w:pPr>
      <w:proofErr w:type="spellStart"/>
      <w:r w:rsidRPr="00BB42E7">
        <w:rPr>
          <w:rFonts w:asciiTheme="minorHAnsi" w:hAnsiTheme="minorHAnsi" w:cstheme="minorHAnsi"/>
          <w:color w:val="auto"/>
        </w:rPr>
        <w:t>Redisperse</w:t>
      </w:r>
      <w:proofErr w:type="spellEnd"/>
      <w:r w:rsidRPr="00BB42E7">
        <w:rPr>
          <w:rFonts w:asciiTheme="minorHAnsi" w:hAnsiTheme="minorHAnsi" w:cstheme="minorHAnsi"/>
          <w:color w:val="auto"/>
        </w:rPr>
        <w:t xml:space="preserve"> the nanoplatelets in desired amount of solvent depending on the usage.</w:t>
      </w:r>
    </w:p>
    <w:p w14:paraId="4514477C" w14:textId="77777777" w:rsidR="00824F92" w:rsidRPr="00BB42E7" w:rsidRDefault="00824F92" w:rsidP="00150D36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006CE285" w14:textId="711F2981" w:rsidR="007005BF" w:rsidRPr="00BB42E7" w:rsidRDefault="00BB42E7" w:rsidP="00150D36">
      <w:pPr>
        <w:pStyle w:val="af3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3E6EAB" w:rsidRPr="00BB42E7">
        <w:rPr>
          <w:rFonts w:asciiTheme="minorHAnsi" w:hAnsiTheme="minorHAnsi" w:cstheme="minorHAnsi"/>
          <w:color w:val="auto"/>
        </w:rPr>
        <w:t xml:space="preserve"> Depending on the usage of nanoplatelet</w:t>
      </w:r>
      <w:r w:rsidR="007005BF" w:rsidRPr="00BB42E7">
        <w:rPr>
          <w:rFonts w:asciiTheme="minorHAnsi" w:hAnsiTheme="minorHAnsi" w:cstheme="minorHAnsi"/>
          <w:color w:val="auto"/>
        </w:rPr>
        <w:t xml:space="preserve">s, the volume of the </w:t>
      </w:r>
      <w:proofErr w:type="spellStart"/>
      <w:r w:rsidR="007005BF" w:rsidRPr="00BB42E7">
        <w:rPr>
          <w:rFonts w:asciiTheme="minorHAnsi" w:hAnsiTheme="minorHAnsi" w:cstheme="minorHAnsi"/>
          <w:color w:val="auto"/>
        </w:rPr>
        <w:t>redispersing</w:t>
      </w:r>
      <w:proofErr w:type="spellEnd"/>
      <w:r w:rsidR="007005BF" w:rsidRPr="00BB42E7">
        <w:rPr>
          <w:rFonts w:asciiTheme="minorHAnsi" w:hAnsiTheme="minorHAnsi" w:cstheme="minorHAnsi"/>
          <w:color w:val="auto"/>
        </w:rPr>
        <w:t xml:space="preserve"> solvent can be freely adjusted</w:t>
      </w:r>
      <w:r w:rsidR="006E2F28" w:rsidRPr="00BB42E7">
        <w:rPr>
          <w:rFonts w:asciiTheme="minorHAnsi" w:hAnsiTheme="minorHAnsi" w:cstheme="minorHAnsi"/>
          <w:color w:val="auto"/>
        </w:rPr>
        <w:t xml:space="preserve"> and o</w:t>
      </w:r>
      <w:r w:rsidR="00FF6AA1" w:rsidRPr="00BB42E7">
        <w:rPr>
          <w:rFonts w:asciiTheme="minorHAnsi" w:hAnsiTheme="minorHAnsi" w:cstheme="minorHAnsi"/>
          <w:color w:val="auto"/>
        </w:rPr>
        <w:t>ther nonpolar organic solvents such as hexane</w:t>
      </w:r>
      <w:r w:rsidR="004B71CC" w:rsidRPr="00BB42E7">
        <w:rPr>
          <w:rFonts w:asciiTheme="minorHAnsi" w:hAnsiTheme="minorHAnsi" w:cstheme="minorHAnsi"/>
          <w:color w:val="auto"/>
        </w:rPr>
        <w:t xml:space="preserve">, </w:t>
      </w:r>
      <w:r w:rsidR="00FF6AA1" w:rsidRPr="00BB42E7">
        <w:rPr>
          <w:rFonts w:asciiTheme="minorHAnsi" w:hAnsiTheme="minorHAnsi" w:cstheme="minorHAnsi"/>
          <w:color w:val="auto"/>
        </w:rPr>
        <w:t xml:space="preserve">octane </w:t>
      </w:r>
      <w:r w:rsidR="004B71CC" w:rsidRPr="00BB42E7">
        <w:rPr>
          <w:rFonts w:asciiTheme="minorHAnsi" w:hAnsiTheme="minorHAnsi" w:cstheme="minorHAnsi"/>
          <w:color w:val="auto"/>
        </w:rPr>
        <w:t xml:space="preserve">or chlorobenzene </w:t>
      </w:r>
      <w:r w:rsidR="00FF6AA1" w:rsidRPr="00BB42E7">
        <w:rPr>
          <w:rFonts w:asciiTheme="minorHAnsi" w:hAnsiTheme="minorHAnsi" w:cstheme="minorHAnsi"/>
          <w:color w:val="auto"/>
        </w:rPr>
        <w:t>can be used instead of toluene.</w:t>
      </w:r>
    </w:p>
    <w:p w14:paraId="6DB9483E" w14:textId="7CF4D6F5" w:rsidR="00C31BB3" w:rsidRPr="00BB42E7" w:rsidRDefault="006D6886" w:rsidP="00150D36">
      <w:pPr>
        <w:pStyle w:val="af3"/>
        <w:ind w:left="0"/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808080" w:themeColor="background1" w:themeShade="80"/>
        </w:rPr>
        <w:t xml:space="preserve"> </w:t>
      </w:r>
    </w:p>
    <w:p w14:paraId="3E79FCA8" w14:textId="5B749B5B" w:rsidR="006305D7" w:rsidRPr="00BB42E7" w:rsidRDefault="006305D7" w:rsidP="00150D36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B42E7">
        <w:rPr>
          <w:rFonts w:asciiTheme="minorHAnsi" w:hAnsiTheme="minorHAnsi" w:cstheme="minorHAnsi"/>
          <w:b/>
        </w:rPr>
        <w:t>REPRESENTATIVE RESULTS</w:t>
      </w:r>
      <w:r w:rsidR="00EF1462" w:rsidRPr="00BB42E7">
        <w:rPr>
          <w:rFonts w:asciiTheme="minorHAnsi" w:hAnsiTheme="minorHAnsi" w:cstheme="minorHAnsi"/>
          <w:b/>
        </w:rPr>
        <w:t xml:space="preserve">: </w:t>
      </w:r>
    </w:p>
    <w:p w14:paraId="58896DC5" w14:textId="584C0290" w:rsidR="00FA5D7B" w:rsidRPr="00BB42E7" w:rsidRDefault="00C42EAC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Schematic illustration of perovs</w:t>
      </w:r>
      <w:r w:rsidR="003271F4" w:rsidRPr="00BB42E7">
        <w:rPr>
          <w:rFonts w:asciiTheme="minorHAnsi" w:hAnsiTheme="minorHAnsi" w:cstheme="minorHAnsi"/>
          <w:color w:val="auto"/>
        </w:rPr>
        <w:t>kite nanoplatelets and synthesis</w:t>
      </w:r>
      <w:r w:rsidRPr="00BB42E7">
        <w:rPr>
          <w:rFonts w:asciiTheme="minorHAnsi" w:hAnsiTheme="minorHAnsi" w:cstheme="minorHAnsi"/>
          <w:color w:val="auto"/>
        </w:rPr>
        <w:t xml:space="preserve"> procedure </w:t>
      </w:r>
      <w:r w:rsidR="003271F4" w:rsidRPr="00BB42E7">
        <w:rPr>
          <w:rFonts w:asciiTheme="minorHAnsi" w:hAnsiTheme="minorHAnsi" w:cstheme="minorHAnsi"/>
          <w:color w:val="auto"/>
        </w:rPr>
        <w:t>gives</w:t>
      </w:r>
      <w:r w:rsidR="00BB27A4" w:rsidRPr="00BB42E7">
        <w:rPr>
          <w:rFonts w:asciiTheme="minorHAnsi" w:hAnsiTheme="minorHAnsi" w:cstheme="minorHAnsi"/>
          <w:color w:val="auto"/>
        </w:rPr>
        <w:t xml:space="preserve"> an overview of the material</w:t>
      </w:r>
      <w:r w:rsidRPr="00BB42E7">
        <w:rPr>
          <w:rFonts w:asciiTheme="minorHAnsi" w:hAnsiTheme="minorHAnsi" w:cstheme="minorHAnsi"/>
          <w:color w:val="auto"/>
        </w:rPr>
        <w:t xml:space="preserve"> and synthetic details (</w:t>
      </w:r>
      <w:r w:rsidRPr="00CD7713">
        <w:rPr>
          <w:rFonts w:asciiTheme="minorHAnsi" w:hAnsiTheme="minorHAnsi" w:cstheme="minorHAnsi"/>
          <w:b/>
          <w:bCs/>
          <w:color w:val="auto"/>
        </w:rPr>
        <w:t>Figure 1</w:t>
      </w:r>
      <w:r w:rsidRPr="00BB42E7">
        <w:rPr>
          <w:rFonts w:asciiTheme="minorHAnsi" w:hAnsiTheme="minorHAnsi" w:cstheme="minorHAnsi"/>
          <w:color w:val="auto"/>
        </w:rPr>
        <w:t xml:space="preserve">). Pictures of </w:t>
      </w:r>
      <w:r w:rsidR="00BB27A4" w:rsidRPr="00BB42E7">
        <w:rPr>
          <w:rFonts w:asciiTheme="minorHAnsi" w:hAnsiTheme="minorHAnsi" w:cstheme="minorHAnsi" w:hint="eastAsia"/>
          <w:color w:val="auto"/>
          <w:lang w:eastAsia="ko-KR"/>
        </w:rPr>
        <w:t xml:space="preserve">colloidal </w:t>
      </w:r>
      <w:r w:rsidRPr="00BB42E7">
        <w:rPr>
          <w:rFonts w:asciiTheme="minorHAnsi" w:hAnsiTheme="minorHAnsi" w:cstheme="minorHAnsi"/>
          <w:color w:val="auto"/>
        </w:rPr>
        <w:t xml:space="preserve">perovskite </w:t>
      </w:r>
      <w:r w:rsidR="003E6EAB" w:rsidRPr="00BB42E7">
        <w:rPr>
          <w:rFonts w:asciiTheme="minorHAnsi" w:hAnsiTheme="minorHAnsi" w:cstheme="minorHAnsi"/>
          <w:color w:val="auto"/>
        </w:rPr>
        <w:t>nanoplatelet</w:t>
      </w:r>
      <w:r w:rsidRPr="00BB42E7">
        <w:rPr>
          <w:rFonts w:asciiTheme="minorHAnsi" w:hAnsiTheme="minorHAnsi" w:cstheme="minorHAnsi"/>
          <w:color w:val="auto"/>
        </w:rPr>
        <w:t xml:space="preserve"> solutions under ambient light and UV</w:t>
      </w:r>
      <w:r w:rsidR="00BB27A4" w:rsidRPr="00BB42E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(</w:t>
      </w:r>
      <w:r w:rsidRPr="00CD7713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B27A4" w:rsidRPr="00CD7713">
        <w:rPr>
          <w:rFonts w:asciiTheme="minorHAnsi" w:hAnsiTheme="minorHAnsi" w:cstheme="minorHAnsi"/>
          <w:b/>
          <w:bCs/>
          <w:color w:val="auto"/>
        </w:rPr>
        <w:t>2</w:t>
      </w:r>
      <w:r w:rsidR="00BB27A4" w:rsidRPr="00BB42E7">
        <w:rPr>
          <w:rFonts w:asciiTheme="minorHAnsi" w:hAnsiTheme="minorHAnsi" w:cstheme="minorHAnsi"/>
          <w:color w:val="auto"/>
        </w:rPr>
        <w:t>)</w:t>
      </w:r>
      <w:r w:rsidR="00BB27A4" w:rsidRPr="00BB42E7">
        <w:rPr>
          <w:rFonts w:asciiTheme="minorHAnsi" w:hAnsiTheme="minorHAnsi" w:cstheme="minorHAnsi" w:hint="eastAsia"/>
          <w:color w:val="auto"/>
          <w:lang w:eastAsia="ko-KR"/>
        </w:rPr>
        <w:t>, combined with</w:t>
      </w:r>
      <w:r w:rsidRPr="00BB42E7">
        <w:rPr>
          <w:rFonts w:asciiTheme="minorHAnsi" w:hAnsiTheme="minorHAnsi" w:cstheme="minorHAnsi"/>
          <w:color w:val="auto"/>
        </w:rPr>
        <w:t xml:space="preserve"> </w:t>
      </w:r>
      <w:r w:rsidR="00BB27A4" w:rsidRPr="00BB42E7">
        <w:rPr>
          <w:rFonts w:asciiTheme="minorHAnsi" w:hAnsiTheme="minorHAnsi" w:cstheme="minorHAnsi" w:hint="eastAsia"/>
          <w:color w:val="auto"/>
          <w:lang w:eastAsia="ko-KR"/>
        </w:rPr>
        <w:t>p</w:t>
      </w:r>
      <w:r w:rsidRPr="00BB42E7">
        <w:rPr>
          <w:rFonts w:asciiTheme="minorHAnsi" w:hAnsiTheme="minorHAnsi" w:cstheme="minorHAnsi"/>
          <w:color w:val="auto"/>
        </w:rPr>
        <w:t>hotoluminescence and</w:t>
      </w:r>
      <w:r w:rsidR="00EE5B00" w:rsidRPr="00BB42E7">
        <w:rPr>
          <w:rFonts w:asciiTheme="minorHAnsi" w:hAnsiTheme="minorHAnsi" w:cstheme="minorHAnsi"/>
          <w:color w:val="auto"/>
        </w:rPr>
        <w:t xml:space="preserve"> absorption spectra </w:t>
      </w:r>
      <w:r w:rsidR="00BB27A4" w:rsidRPr="00BB42E7">
        <w:rPr>
          <w:rFonts w:asciiTheme="minorHAnsi" w:hAnsiTheme="minorHAnsi" w:cstheme="minorHAnsi"/>
          <w:color w:val="auto"/>
        </w:rPr>
        <w:t>(</w:t>
      </w:r>
      <w:r w:rsidR="00BB27A4" w:rsidRPr="00CD7713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B27A4" w:rsidRPr="00CD7713">
        <w:rPr>
          <w:rFonts w:asciiTheme="minorHAnsi" w:hAnsiTheme="minorHAnsi" w:cstheme="minorHAnsi" w:hint="eastAsia"/>
          <w:b/>
          <w:bCs/>
          <w:color w:val="auto"/>
          <w:lang w:eastAsia="ko-KR"/>
        </w:rPr>
        <w:t>3</w:t>
      </w:r>
      <w:r w:rsidRPr="00BB42E7">
        <w:rPr>
          <w:rFonts w:asciiTheme="minorHAnsi" w:hAnsiTheme="minorHAnsi" w:cstheme="minorHAnsi"/>
          <w:color w:val="auto"/>
        </w:rPr>
        <w:t xml:space="preserve">) further confirm the emissive </w:t>
      </w:r>
      <w:r w:rsidR="003271F4" w:rsidRPr="00BB42E7">
        <w:rPr>
          <w:rFonts w:asciiTheme="minorHAnsi" w:hAnsiTheme="minorHAnsi" w:cstheme="minorHAnsi"/>
          <w:color w:val="auto"/>
        </w:rPr>
        <w:t xml:space="preserve">and absorptive </w:t>
      </w:r>
      <w:r w:rsidR="003E6EAB" w:rsidRPr="00BB42E7">
        <w:rPr>
          <w:rFonts w:asciiTheme="minorHAnsi" w:hAnsiTheme="minorHAnsi" w:cstheme="minorHAnsi"/>
          <w:color w:val="auto"/>
        </w:rPr>
        <w:t>nature of nanoplatelet</w:t>
      </w:r>
      <w:r w:rsidRPr="00BB42E7">
        <w:rPr>
          <w:rFonts w:asciiTheme="minorHAnsi" w:hAnsiTheme="minorHAnsi" w:cstheme="minorHAnsi"/>
          <w:color w:val="auto"/>
        </w:rPr>
        <w:t xml:space="preserve">s. </w:t>
      </w:r>
      <w:r w:rsidR="00A96E76">
        <w:rPr>
          <w:rFonts w:asciiTheme="minorHAnsi" w:hAnsiTheme="minorHAnsi" w:cstheme="minorHAnsi"/>
          <w:color w:val="auto"/>
        </w:rPr>
        <w:t>TEM</w:t>
      </w:r>
      <w:r w:rsidRPr="00BB42E7">
        <w:rPr>
          <w:rFonts w:asciiTheme="minorHAnsi" w:hAnsiTheme="minorHAnsi" w:cstheme="minorHAnsi"/>
          <w:color w:val="auto"/>
        </w:rPr>
        <w:t xml:space="preserve"> images</w:t>
      </w:r>
      <w:r w:rsidR="00BB27A4" w:rsidRPr="00BB42E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(</w:t>
      </w:r>
      <w:r w:rsidRPr="00CD7713">
        <w:rPr>
          <w:rFonts w:asciiTheme="minorHAnsi" w:hAnsiTheme="minorHAnsi" w:cstheme="minorHAnsi"/>
          <w:b/>
          <w:bCs/>
          <w:color w:val="auto"/>
        </w:rPr>
        <w:t>Figure 4</w:t>
      </w:r>
      <w:r w:rsidRPr="00BB42E7">
        <w:rPr>
          <w:rFonts w:asciiTheme="minorHAnsi" w:hAnsiTheme="minorHAnsi" w:cstheme="minorHAnsi"/>
          <w:color w:val="auto"/>
        </w:rPr>
        <w:t xml:space="preserve">) and </w:t>
      </w:r>
      <w:r w:rsidR="00A96E76">
        <w:rPr>
          <w:rFonts w:asciiTheme="minorHAnsi" w:hAnsiTheme="minorHAnsi" w:cstheme="minorHAnsi"/>
          <w:color w:val="auto"/>
        </w:rPr>
        <w:t>XRD</w:t>
      </w:r>
      <w:r w:rsidRPr="00BB42E7">
        <w:rPr>
          <w:rFonts w:asciiTheme="minorHAnsi" w:hAnsiTheme="minorHAnsi" w:cstheme="minorHAnsi"/>
          <w:color w:val="auto"/>
        </w:rPr>
        <w:t xml:space="preserve"> pattern</w:t>
      </w:r>
      <w:r w:rsidR="000B23E8" w:rsidRPr="00BB42E7">
        <w:rPr>
          <w:rFonts w:asciiTheme="minorHAnsi" w:hAnsiTheme="minorHAnsi" w:cstheme="minorHAnsi"/>
          <w:color w:val="auto"/>
        </w:rPr>
        <w:t>s</w:t>
      </w:r>
      <w:r w:rsidRPr="00BB42E7">
        <w:rPr>
          <w:rFonts w:asciiTheme="minorHAnsi" w:hAnsiTheme="minorHAnsi" w:cstheme="minorHAnsi"/>
          <w:color w:val="auto"/>
        </w:rPr>
        <w:t xml:space="preserve"> (</w:t>
      </w:r>
      <w:r w:rsidRPr="00CD7713">
        <w:rPr>
          <w:rFonts w:asciiTheme="minorHAnsi" w:hAnsiTheme="minorHAnsi" w:cstheme="minorHAnsi"/>
          <w:b/>
          <w:bCs/>
          <w:color w:val="auto"/>
        </w:rPr>
        <w:t>Figure 5</w:t>
      </w:r>
      <w:r w:rsidRPr="00BB42E7">
        <w:rPr>
          <w:rFonts w:asciiTheme="minorHAnsi" w:hAnsiTheme="minorHAnsi" w:cstheme="minorHAnsi"/>
          <w:color w:val="auto"/>
        </w:rPr>
        <w:t xml:space="preserve">) </w:t>
      </w:r>
      <w:r w:rsidR="000A5429" w:rsidRPr="00BB42E7">
        <w:rPr>
          <w:rFonts w:asciiTheme="minorHAnsi" w:hAnsiTheme="minorHAnsi" w:cstheme="minorHAnsi" w:hint="eastAsia"/>
          <w:color w:val="auto"/>
          <w:lang w:eastAsia="ko-KR"/>
        </w:rPr>
        <w:t xml:space="preserve">are </w:t>
      </w:r>
      <w:r w:rsidR="000643B5" w:rsidRPr="00BB42E7">
        <w:rPr>
          <w:rFonts w:asciiTheme="minorHAnsi" w:hAnsiTheme="minorHAnsi" w:cstheme="minorHAnsi"/>
          <w:color w:val="auto"/>
        </w:rPr>
        <w:t>used to estimate the lateral dimensions and stacking spacings</w:t>
      </w:r>
      <w:r w:rsidR="003E6EAB" w:rsidRPr="00BB42E7">
        <w:rPr>
          <w:rFonts w:asciiTheme="minorHAnsi" w:hAnsiTheme="minorHAnsi" w:cstheme="minorHAnsi" w:hint="eastAsia"/>
          <w:color w:val="auto"/>
          <w:lang w:eastAsia="ko-KR"/>
        </w:rPr>
        <w:t xml:space="preserve"> of nanoplatelet</w:t>
      </w:r>
      <w:r w:rsidR="000A5429" w:rsidRPr="00BB42E7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0643B5" w:rsidRPr="00BB42E7">
        <w:rPr>
          <w:rFonts w:asciiTheme="minorHAnsi" w:hAnsiTheme="minorHAnsi" w:cstheme="minorHAnsi"/>
          <w:color w:val="auto"/>
        </w:rPr>
        <w:t>, respectively</w:t>
      </w:r>
      <w:r w:rsidR="000A5429" w:rsidRPr="00BB42E7">
        <w:rPr>
          <w:rFonts w:asciiTheme="minorHAnsi" w:hAnsiTheme="minorHAnsi" w:cstheme="minorHAnsi" w:hint="eastAsia"/>
          <w:color w:val="auto"/>
          <w:lang w:eastAsia="ko-KR"/>
        </w:rPr>
        <w:t>, while also confirming the two-dimensional structure</w:t>
      </w:r>
      <w:r w:rsidR="000643B5" w:rsidRPr="00BB42E7">
        <w:rPr>
          <w:rFonts w:asciiTheme="minorHAnsi" w:hAnsiTheme="minorHAnsi" w:cstheme="minorHAnsi"/>
          <w:color w:val="auto"/>
        </w:rPr>
        <w:t>.</w:t>
      </w:r>
      <w:r w:rsidR="00520464" w:rsidRPr="00BB42E7">
        <w:rPr>
          <w:rFonts w:asciiTheme="minorHAnsi" w:hAnsiTheme="minorHAnsi" w:cstheme="minorHAnsi"/>
          <w:color w:val="auto"/>
        </w:rPr>
        <w:t xml:space="preserve"> </w:t>
      </w:r>
      <w:r w:rsidR="009C5E29" w:rsidRPr="00BB42E7">
        <w:rPr>
          <w:rFonts w:asciiTheme="minorHAnsi" w:hAnsiTheme="minorHAnsi" w:cstheme="minorHAnsi" w:hint="eastAsia"/>
          <w:color w:val="auto"/>
          <w:lang w:eastAsia="ko-KR"/>
        </w:rPr>
        <w:t>A</w:t>
      </w:r>
      <w:r w:rsidR="00520464" w:rsidRPr="00BB42E7">
        <w:rPr>
          <w:rFonts w:asciiTheme="minorHAnsi" w:hAnsiTheme="minorHAnsi" w:cstheme="minorHAnsi"/>
          <w:color w:val="auto"/>
        </w:rPr>
        <w:t xml:space="preserve">bsorption spectra of perovskite </w:t>
      </w:r>
      <w:r w:rsidR="003E6EAB" w:rsidRPr="00BB42E7">
        <w:rPr>
          <w:rFonts w:asciiTheme="minorHAnsi" w:hAnsiTheme="minorHAnsi" w:cstheme="minorHAnsi" w:hint="eastAsia"/>
          <w:color w:val="auto"/>
          <w:lang w:eastAsia="ko-KR"/>
        </w:rPr>
        <w:t>nanoplatelet</w:t>
      </w:r>
      <w:r w:rsidR="003E6EAB" w:rsidRPr="00BB42E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20464" w:rsidRPr="00BB42E7">
        <w:rPr>
          <w:rFonts w:asciiTheme="minorHAnsi" w:hAnsiTheme="minorHAnsi" w:cstheme="minorHAnsi"/>
          <w:color w:val="auto"/>
        </w:rPr>
        <w:t xml:space="preserve">solutions with </w:t>
      </w:r>
      <w:r w:rsidR="000A5429" w:rsidRPr="00BB42E7">
        <w:rPr>
          <w:rFonts w:asciiTheme="minorHAnsi" w:hAnsiTheme="minorHAnsi" w:cstheme="minorHAnsi" w:hint="eastAsia"/>
          <w:color w:val="auto"/>
          <w:lang w:eastAsia="ko-KR"/>
        </w:rPr>
        <w:t xml:space="preserve">mixed halides </w:t>
      </w:r>
      <w:r w:rsidR="00520464" w:rsidRPr="00BB42E7">
        <w:rPr>
          <w:rFonts w:asciiTheme="minorHAnsi" w:hAnsiTheme="minorHAnsi" w:cstheme="minorHAnsi"/>
          <w:color w:val="auto"/>
        </w:rPr>
        <w:t xml:space="preserve">demonstrate tunability of </w:t>
      </w:r>
      <w:r w:rsidR="00E65A24" w:rsidRPr="00BB42E7">
        <w:rPr>
          <w:rFonts w:asciiTheme="minorHAnsi" w:hAnsiTheme="minorHAnsi" w:cstheme="minorHAnsi" w:hint="eastAsia"/>
          <w:color w:val="auto"/>
          <w:lang w:eastAsia="ko-KR"/>
        </w:rPr>
        <w:t>the bandgap</w:t>
      </w:r>
      <w:r w:rsidR="00520464" w:rsidRPr="00BB42E7">
        <w:rPr>
          <w:rFonts w:asciiTheme="minorHAnsi" w:hAnsiTheme="minorHAnsi" w:cstheme="minorHAnsi"/>
          <w:color w:val="auto"/>
        </w:rPr>
        <w:t xml:space="preserve"> (</w:t>
      </w:r>
      <w:r w:rsidR="00520464" w:rsidRPr="00CD7713">
        <w:rPr>
          <w:rFonts w:asciiTheme="minorHAnsi" w:hAnsiTheme="minorHAnsi" w:cstheme="minorHAnsi"/>
          <w:b/>
          <w:bCs/>
          <w:color w:val="auto"/>
        </w:rPr>
        <w:t>Figure 6</w:t>
      </w:r>
      <w:r w:rsidR="00520464" w:rsidRPr="00BB42E7">
        <w:rPr>
          <w:rFonts w:asciiTheme="minorHAnsi" w:hAnsiTheme="minorHAnsi" w:cstheme="minorHAnsi"/>
          <w:color w:val="auto"/>
        </w:rPr>
        <w:t>).</w:t>
      </w:r>
      <w:r w:rsidR="00FE0F0E" w:rsidRPr="00BB42E7">
        <w:rPr>
          <w:rFonts w:asciiTheme="minorHAnsi" w:hAnsiTheme="minorHAnsi" w:cstheme="minorHAnsi"/>
          <w:color w:val="auto"/>
        </w:rPr>
        <w:t xml:space="preserve"> </w:t>
      </w:r>
      <w:r w:rsidR="00137F2C" w:rsidRPr="00BB42E7">
        <w:rPr>
          <w:rFonts w:asciiTheme="minorHAnsi" w:hAnsiTheme="minorHAnsi" w:cstheme="minorHAnsi"/>
          <w:color w:val="auto"/>
        </w:rPr>
        <w:t>Insensitivity of the p</w:t>
      </w:r>
      <w:r w:rsidR="007C6E23" w:rsidRPr="00BB42E7">
        <w:rPr>
          <w:rFonts w:asciiTheme="minorHAnsi" w:hAnsiTheme="minorHAnsi" w:cstheme="minorHAnsi"/>
          <w:color w:val="auto"/>
        </w:rPr>
        <w:t xml:space="preserve">hotoluminescence </w:t>
      </w:r>
      <w:r w:rsidR="00137F2C" w:rsidRPr="00BB42E7">
        <w:rPr>
          <w:rFonts w:asciiTheme="minorHAnsi" w:hAnsiTheme="minorHAnsi" w:cstheme="minorHAnsi"/>
          <w:color w:val="auto"/>
        </w:rPr>
        <w:t>spectrum to the chemical identity of organic surface-capping ligands highlights the compositional flexibility of these materials</w:t>
      </w:r>
      <w:r w:rsidR="00AF2A37" w:rsidRPr="00BB42E7">
        <w:rPr>
          <w:rFonts w:asciiTheme="minorHAnsi" w:hAnsiTheme="minorHAnsi" w:cstheme="minorHAnsi"/>
          <w:color w:val="auto"/>
        </w:rPr>
        <w:t xml:space="preserve"> </w:t>
      </w:r>
      <w:r w:rsidR="008B4683" w:rsidRPr="00BB42E7">
        <w:rPr>
          <w:rFonts w:asciiTheme="minorHAnsi" w:hAnsiTheme="minorHAnsi" w:cstheme="minorHAnsi"/>
          <w:color w:val="auto"/>
        </w:rPr>
        <w:t>(</w:t>
      </w:r>
      <w:r w:rsidR="008B4683" w:rsidRPr="00CD7713">
        <w:rPr>
          <w:rFonts w:asciiTheme="minorHAnsi" w:hAnsiTheme="minorHAnsi" w:cstheme="minorHAnsi"/>
          <w:b/>
          <w:bCs/>
          <w:color w:val="auto"/>
        </w:rPr>
        <w:t>Figure 7</w:t>
      </w:r>
      <w:r w:rsidR="008B4683" w:rsidRPr="00BB42E7">
        <w:rPr>
          <w:rFonts w:asciiTheme="minorHAnsi" w:hAnsiTheme="minorHAnsi" w:cstheme="minorHAnsi"/>
          <w:color w:val="auto"/>
        </w:rPr>
        <w:t>).</w:t>
      </w:r>
    </w:p>
    <w:p w14:paraId="2954EE7C" w14:textId="77777777" w:rsidR="00C31BB3" w:rsidRPr="00BB42E7" w:rsidRDefault="00C31BB3" w:rsidP="00150D36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33B943B9" w14:textId="7AF81584" w:rsidR="00345575" w:rsidRPr="00CD7713" w:rsidRDefault="00B32616" w:rsidP="00CD7713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808080"/>
        </w:rPr>
      </w:pPr>
      <w:r w:rsidRPr="00BB42E7">
        <w:rPr>
          <w:rFonts w:asciiTheme="minorHAnsi" w:hAnsiTheme="minorHAnsi" w:cstheme="minorHAnsi"/>
          <w:b/>
        </w:rPr>
        <w:t xml:space="preserve">FIGURE </w:t>
      </w:r>
      <w:r w:rsidR="0013621E" w:rsidRPr="00BB42E7">
        <w:rPr>
          <w:rFonts w:asciiTheme="minorHAnsi" w:hAnsiTheme="minorHAnsi" w:cstheme="minorHAnsi"/>
          <w:b/>
        </w:rPr>
        <w:t xml:space="preserve">AND TABLE </w:t>
      </w:r>
      <w:r w:rsidRPr="00BB42E7">
        <w:rPr>
          <w:rFonts w:asciiTheme="minorHAnsi" w:hAnsiTheme="minorHAnsi" w:cstheme="minorHAnsi"/>
          <w:b/>
        </w:rPr>
        <w:t>LEGENDS:</w:t>
      </w:r>
      <w:r w:rsidRPr="00BB42E7">
        <w:rPr>
          <w:rFonts w:asciiTheme="minorHAnsi" w:hAnsiTheme="minorHAnsi" w:cstheme="minorHAnsi"/>
          <w:color w:val="808080"/>
        </w:rPr>
        <w:t xml:space="preserve"> </w:t>
      </w:r>
    </w:p>
    <w:p w14:paraId="41D5CC6D" w14:textId="198333C1" w:rsidR="003A6360" w:rsidRPr="00BB42E7" w:rsidRDefault="00345575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>Table 1. Formulation</w:t>
      </w:r>
      <w:r w:rsidR="008843CE" w:rsidRPr="00BB42E7">
        <w:rPr>
          <w:rFonts w:asciiTheme="minorHAnsi" w:hAnsiTheme="minorHAnsi" w:cstheme="minorHAnsi"/>
          <w:b/>
          <w:bCs/>
          <w:color w:val="auto"/>
        </w:rPr>
        <w:t xml:space="preserve"> guidelines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 for perovskite nanoplatelet precursor</w:t>
      </w:r>
      <w:r w:rsidRPr="00BB42E7">
        <w:rPr>
          <w:rFonts w:asciiTheme="minorHAnsi" w:hAnsiTheme="minorHAnsi" w:cstheme="minorHAnsi" w:hint="eastAsia"/>
          <w:b/>
          <w:bCs/>
          <w:color w:val="auto"/>
          <w:lang w:eastAsia="ko-KR"/>
        </w:rPr>
        <w:t xml:space="preserve"> solution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s. </w:t>
      </w:r>
      <w:r w:rsidRPr="00BB42E7">
        <w:rPr>
          <w:rFonts w:asciiTheme="minorHAnsi" w:hAnsiTheme="minorHAnsi" w:cstheme="minorHAnsi"/>
          <w:color w:val="auto"/>
        </w:rPr>
        <w:t>Numbers in the table indicate the volumetric equivalents of each precursor solution</w:t>
      </w:r>
      <w:r w:rsidR="003A6360" w:rsidRPr="00BB42E7">
        <w:rPr>
          <w:rFonts w:asciiTheme="minorHAnsi" w:hAnsiTheme="minorHAnsi" w:cstheme="minorHAnsi"/>
          <w:color w:val="auto"/>
        </w:rPr>
        <w:t xml:space="preserve"> (columns) that should be combined to achieve the targeted nanoplatelet (rows)</w:t>
      </w:r>
      <w:r w:rsidR="008843CE" w:rsidRPr="00BB42E7">
        <w:rPr>
          <w:rFonts w:asciiTheme="minorHAnsi" w:hAnsiTheme="minorHAnsi" w:cstheme="minorHAnsi"/>
          <w:color w:val="auto"/>
        </w:rPr>
        <w:t>, according to the concentration specifications in the protocol text.</w:t>
      </w:r>
    </w:p>
    <w:p w14:paraId="54EB539B" w14:textId="47CD89D4" w:rsidR="00AA71D6" w:rsidRPr="00BB42E7" w:rsidRDefault="00AA71D6" w:rsidP="00150D36">
      <w:pPr>
        <w:rPr>
          <w:rFonts w:asciiTheme="minorHAnsi" w:hAnsiTheme="minorHAnsi" w:cstheme="minorHAnsi"/>
          <w:color w:val="auto"/>
        </w:rPr>
      </w:pPr>
    </w:p>
    <w:p w14:paraId="4BBB8852" w14:textId="3130EA0C" w:rsidR="006943B0" w:rsidRPr="00BB42E7" w:rsidRDefault="00EB3D34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Figure 1. </w:t>
      </w:r>
      <w:r w:rsidR="00E22FA5" w:rsidRPr="00BB42E7">
        <w:rPr>
          <w:rFonts w:asciiTheme="minorHAnsi" w:hAnsiTheme="minorHAnsi" w:cstheme="minorHAnsi"/>
          <w:b/>
          <w:bCs/>
          <w:color w:val="auto"/>
        </w:rPr>
        <w:t xml:space="preserve">Perovskite nanoplatelet structure and </w:t>
      </w:r>
      <w:r w:rsidR="00D44A66" w:rsidRPr="00BB42E7">
        <w:rPr>
          <w:rFonts w:asciiTheme="minorHAnsi" w:hAnsiTheme="minorHAnsi" w:cstheme="minorHAnsi"/>
          <w:b/>
          <w:bCs/>
          <w:color w:val="auto"/>
        </w:rPr>
        <w:t xml:space="preserve">synthesis </w:t>
      </w:r>
      <w:r w:rsidR="00E22FA5" w:rsidRPr="00BB42E7">
        <w:rPr>
          <w:rFonts w:asciiTheme="minorHAnsi" w:hAnsiTheme="minorHAnsi" w:cstheme="minorHAnsi"/>
          <w:b/>
          <w:bCs/>
          <w:color w:val="auto"/>
        </w:rPr>
        <w:t>procedure.</w:t>
      </w:r>
      <w:r w:rsidR="00E22FA5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(</w:t>
      </w:r>
      <w:r w:rsidRPr="00CD7713">
        <w:rPr>
          <w:rFonts w:asciiTheme="minorHAnsi" w:hAnsiTheme="minorHAnsi" w:cstheme="minorHAnsi"/>
          <w:b/>
          <w:bCs/>
          <w:color w:val="auto"/>
        </w:rPr>
        <w:t>a</w:t>
      </w:r>
      <w:r w:rsidRPr="00BB42E7">
        <w:rPr>
          <w:rFonts w:asciiTheme="minorHAnsi" w:hAnsiTheme="minorHAnsi" w:cstheme="minorHAnsi"/>
          <w:color w:val="auto"/>
        </w:rPr>
        <w:t xml:space="preserve">) </w:t>
      </w:r>
      <w:r w:rsidR="00F470FC" w:rsidRPr="00BB42E7">
        <w:rPr>
          <w:rFonts w:asciiTheme="minorHAnsi" w:hAnsiTheme="minorHAnsi" w:cstheme="minorHAnsi"/>
          <w:color w:val="auto"/>
        </w:rPr>
        <w:t>Illustration of p</w:t>
      </w:r>
      <w:r w:rsidRPr="00BB42E7">
        <w:rPr>
          <w:rFonts w:asciiTheme="minorHAnsi" w:hAnsiTheme="minorHAnsi" w:cstheme="minorHAnsi"/>
          <w:color w:val="auto"/>
        </w:rPr>
        <w:t>erovskite unit</w:t>
      </w:r>
      <w:r w:rsidR="00F470FC" w:rsidRPr="00BB42E7">
        <w:rPr>
          <w:rFonts w:asciiTheme="minorHAnsi" w:hAnsiTheme="minorHAnsi" w:cstheme="minorHAnsi"/>
          <w:color w:val="auto"/>
        </w:rPr>
        <w:t xml:space="preserve"> cell and nanoplatelet structure</w:t>
      </w:r>
      <w:r w:rsidRPr="00BB42E7">
        <w:rPr>
          <w:rFonts w:asciiTheme="minorHAnsi" w:hAnsiTheme="minorHAnsi" w:cstheme="minorHAnsi"/>
          <w:color w:val="auto"/>
        </w:rPr>
        <w:t xml:space="preserve">. </w:t>
      </w:r>
      <w:r w:rsidR="00F470FC" w:rsidRPr="00BB42E7">
        <w:rPr>
          <w:rFonts w:asciiTheme="minorHAnsi" w:hAnsiTheme="minorHAnsi" w:cstheme="minorHAnsi"/>
          <w:color w:val="auto"/>
        </w:rPr>
        <w:t>(</w:t>
      </w:r>
      <w:r w:rsidR="00F470FC" w:rsidRPr="00CD7713">
        <w:rPr>
          <w:rFonts w:asciiTheme="minorHAnsi" w:hAnsiTheme="minorHAnsi" w:cstheme="minorHAnsi"/>
          <w:b/>
          <w:bCs/>
          <w:color w:val="auto"/>
        </w:rPr>
        <w:t>b</w:t>
      </w:r>
      <w:r w:rsidR="00F470FC" w:rsidRPr="00BB42E7">
        <w:rPr>
          <w:rFonts w:asciiTheme="minorHAnsi" w:hAnsiTheme="minorHAnsi" w:cstheme="minorHAnsi"/>
          <w:color w:val="auto"/>
        </w:rPr>
        <w:t xml:space="preserve">) Schematic illustration of </w:t>
      </w:r>
      <w:r w:rsidR="00FE2CAE" w:rsidRPr="00BB42E7">
        <w:rPr>
          <w:rFonts w:asciiTheme="minorHAnsi" w:hAnsiTheme="minorHAnsi" w:cstheme="minorHAnsi" w:hint="eastAsia"/>
          <w:color w:val="auto"/>
          <w:lang w:eastAsia="ko-KR"/>
        </w:rPr>
        <w:t xml:space="preserve">colloidal </w:t>
      </w:r>
      <w:r w:rsidR="00F470FC" w:rsidRPr="00BB42E7">
        <w:rPr>
          <w:rFonts w:asciiTheme="minorHAnsi" w:hAnsiTheme="minorHAnsi" w:cstheme="minorHAnsi"/>
          <w:color w:val="auto"/>
        </w:rPr>
        <w:t>p</w:t>
      </w:r>
      <w:r w:rsidR="00F43922" w:rsidRPr="00BB42E7">
        <w:rPr>
          <w:rFonts w:asciiTheme="minorHAnsi" w:hAnsiTheme="minorHAnsi" w:cstheme="minorHAnsi"/>
          <w:color w:val="auto"/>
        </w:rPr>
        <w:t>erovskite nanoplatelet synthesi</w:t>
      </w:r>
      <w:r w:rsidR="00F43922" w:rsidRPr="00BB42E7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F470FC" w:rsidRPr="00BB42E7">
        <w:rPr>
          <w:rFonts w:asciiTheme="minorHAnsi" w:hAnsiTheme="minorHAnsi" w:cstheme="minorHAnsi"/>
          <w:color w:val="auto"/>
        </w:rPr>
        <w:t>.</w:t>
      </w:r>
      <w:r w:rsidR="00713E4B" w:rsidRPr="00BB42E7">
        <w:rPr>
          <w:rFonts w:asciiTheme="minorHAnsi" w:hAnsiTheme="minorHAnsi" w:cstheme="minorHAnsi"/>
          <w:color w:val="auto"/>
        </w:rPr>
        <w:t xml:space="preserve"> </w:t>
      </w:r>
      <w:r w:rsidR="002E2FF3" w:rsidRPr="00BB42E7">
        <w:rPr>
          <w:rFonts w:asciiTheme="minorHAnsi" w:hAnsiTheme="minorHAnsi" w:cstheme="minorHAnsi"/>
          <w:color w:val="auto"/>
        </w:rPr>
        <w:t>Reprinted (adapted) with permission</w:t>
      </w:r>
      <w:r w:rsidR="00713E4B" w:rsidRPr="00BB42E7">
        <w:rPr>
          <w:rFonts w:asciiTheme="minorHAnsi" w:hAnsiTheme="minorHAnsi" w:cstheme="minorHAnsi"/>
          <w:color w:val="auto"/>
        </w:rPr>
        <w:t xml:space="preserve"> from </w:t>
      </w:r>
      <w:r w:rsidR="002E2FF3" w:rsidRPr="00BB42E7">
        <w:rPr>
          <w:rFonts w:asciiTheme="minorHAnsi" w:hAnsiTheme="minorHAnsi" w:cstheme="minorHAnsi"/>
          <w:color w:val="auto"/>
        </w:rPr>
        <w:t>Ref. 48. Copyright 2019 American Chemical Society.</w:t>
      </w:r>
    </w:p>
    <w:p w14:paraId="5FD3513A" w14:textId="345B37EA" w:rsidR="00C54B6F" w:rsidRPr="00BB42E7" w:rsidRDefault="00C54B6F" w:rsidP="00150D36">
      <w:pPr>
        <w:rPr>
          <w:rFonts w:asciiTheme="minorHAnsi" w:hAnsiTheme="minorHAnsi" w:cstheme="minorHAnsi"/>
          <w:color w:val="auto"/>
        </w:rPr>
      </w:pPr>
    </w:p>
    <w:p w14:paraId="169F39BD" w14:textId="1B405BEB" w:rsidR="0009588F" w:rsidRPr="00BB42E7" w:rsidRDefault="0009588F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Figure 2. </w:t>
      </w:r>
      <w:r w:rsidR="00520464" w:rsidRPr="00BB42E7">
        <w:rPr>
          <w:rFonts w:asciiTheme="minorHAnsi" w:hAnsiTheme="minorHAnsi" w:cstheme="minorHAnsi"/>
          <w:b/>
          <w:bCs/>
          <w:color w:val="auto"/>
        </w:rPr>
        <w:t>Colloidal p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erovskite nanoplatelet solutions </w:t>
      </w:r>
      <w:r w:rsidR="0060557B" w:rsidRPr="00BB42E7">
        <w:rPr>
          <w:rFonts w:asciiTheme="minorHAnsi" w:hAnsiTheme="minorHAnsi" w:cstheme="minorHAnsi"/>
          <w:b/>
          <w:bCs/>
          <w:color w:val="auto"/>
        </w:rPr>
        <w:t>illuminated by</w:t>
      </w:r>
      <w:r w:rsidR="00B66D2A" w:rsidRPr="00BB42E7">
        <w:rPr>
          <w:rFonts w:asciiTheme="minorHAnsi" w:hAnsiTheme="minorHAnsi" w:cstheme="minorHAnsi"/>
          <w:b/>
          <w:bCs/>
          <w:color w:val="auto"/>
        </w:rPr>
        <w:t xml:space="preserve"> UV </w:t>
      </w:r>
      <w:r w:rsidR="0060557B" w:rsidRPr="00BB42E7">
        <w:rPr>
          <w:rFonts w:asciiTheme="minorHAnsi" w:hAnsiTheme="minorHAnsi" w:cstheme="minorHAnsi"/>
          <w:b/>
          <w:bCs/>
          <w:color w:val="auto"/>
        </w:rPr>
        <w:t>light</w:t>
      </w:r>
      <w:r w:rsidR="00B66D2A" w:rsidRPr="00BB42E7">
        <w:rPr>
          <w:rFonts w:asciiTheme="minorHAnsi" w:hAnsiTheme="minorHAnsi" w:cstheme="minorHAnsi"/>
          <w:b/>
          <w:bCs/>
          <w:color w:val="auto"/>
        </w:rPr>
        <w:t>.</w:t>
      </w:r>
      <w:r w:rsidR="009826EA" w:rsidRPr="00BB42E7">
        <w:rPr>
          <w:rFonts w:asciiTheme="minorHAnsi" w:hAnsiTheme="minorHAnsi" w:cstheme="minorHAnsi"/>
          <w:color w:val="auto"/>
        </w:rPr>
        <w:t xml:space="preserve"> </w:t>
      </w:r>
      <w:r w:rsidR="0019785D" w:rsidRPr="00BB42E7">
        <w:rPr>
          <w:rFonts w:asciiTheme="minorHAnsi" w:hAnsiTheme="minorHAnsi" w:cstheme="minorHAnsi"/>
          <w:color w:val="auto"/>
        </w:rPr>
        <w:t>E</w:t>
      </w:r>
      <w:r w:rsidR="00380C6A" w:rsidRPr="00BB42E7">
        <w:rPr>
          <w:rFonts w:asciiTheme="minorHAnsi" w:hAnsiTheme="minorHAnsi" w:cstheme="minorHAnsi"/>
          <w:color w:val="auto"/>
        </w:rPr>
        <w:t xml:space="preserve">mission </w:t>
      </w:r>
      <w:r w:rsidR="0019785D" w:rsidRPr="00BB42E7">
        <w:rPr>
          <w:rFonts w:asciiTheme="minorHAnsi" w:hAnsiTheme="minorHAnsi" w:cstheme="minorHAnsi"/>
          <w:color w:val="auto"/>
        </w:rPr>
        <w:t xml:space="preserve">from the nanoplatelets </w:t>
      </w:r>
      <w:r w:rsidR="00380C6A" w:rsidRPr="00BB42E7">
        <w:rPr>
          <w:rFonts w:asciiTheme="minorHAnsi" w:hAnsiTheme="minorHAnsi" w:cstheme="minorHAnsi"/>
          <w:color w:val="auto"/>
        </w:rPr>
        <w:t xml:space="preserve">can be clearly seen along the beam path. </w:t>
      </w:r>
      <w:r w:rsidR="002E2FF3" w:rsidRPr="00BB42E7">
        <w:rPr>
          <w:rFonts w:asciiTheme="minorHAnsi" w:hAnsiTheme="minorHAnsi" w:cstheme="minorHAnsi"/>
          <w:color w:val="auto"/>
        </w:rPr>
        <w:t>Reprinted (adapted) with permission from Ref. 48. Copyright 2019 American Chemical Society.</w:t>
      </w:r>
    </w:p>
    <w:p w14:paraId="2C053719" w14:textId="5ADBE751" w:rsidR="00AA71D6" w:rsidRPr="00BB42E7" w:rsidRDefault="00AA71D6" w:rsidP="00150D36">
      <w:pPr>
        <w:jc w:val="center"/>
        <w:rPr>
          <w:rFonts w:asciiTheme="minorHAnsi" w:hAnsiTheme="minorHAnsi" w:cstheme="minorHAnsi"/>
          <w:color w:val="auto"/>
        </w:rPr>
      </w:pPr>
    </w:p>
    <w:p w14:paraId="78516DAE" w14:textId="0AA29DF7" w:rsidR="00055E50" w:rsidRPr="00BB42E7" w:rsidRDefault="00055E50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Figure 3. </w:t>
      </w:r>
      <w:r w:rsidR="00520464" w:rsidRPr="00BB42E7">
        <w:rPr>
          <w:rFonts w:asciiTheme="minorHAnsi" w:hAnsiTheme="minorHAnsi" w:cstheme="minorHAnsi"/>
          <w:b/>
          <w:bCs/>
          <w:color w:val="auto"/>
        </w:rPr>
        <w:t>Photoluminescence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 and absorption spectra of </w:t>
      </w:r>
      <w:r w:rsidR="002C6B16" w:rsidRPr="00BB42E7">
        <w:rPr>
          <w:rFonts w:asciiTheme="minorHAnsi" w:hAnsiTheme="minorHAnsi" w:cstheme="minorHAnsi" w:hint="eastAsia"/>
          <w:b/>
          <w:bCs/>
          <w:color w:val="auto"/>
          <w:lang w:eastAsia="ko-KR"/>
        </w:rPr>
        <w:t xml:space="preserve">colloidal </w:t>
      </w:r>
      <w:r w:rsidRPr="00BB42E7">
        <w:rPr>
          <w:rFonts w:asciiTheme="minorHAnsi" w:hAnsiTheme="minorHAnsi" w:cstheme="minorHAnsi"/>
          <w:b/>
          <w:bCs/>
          <w:color w:val="auto"/>
        </w:rPr>
        <w:t>perovskite nanoplatelet solutions</w:t>
      </w:r>
      <w:r w:rsidRPr="00BB42E7">
        <w:rPr>
          <w:rFonts w:asciiTheme="minorHAnsi" w:hAnsiTheme="minorHAnsi" w:cstheme="minorHAnsi"/>
          <w:color w:val="auto"/>
        </w:rPr>
        <w:t>.</w:t>
      </w:r>
      <w:r w:rsidR="00033228" w:rsidRPr="00BB42E7">
        <w:rPr>
          <w:rFonts w:asciiTheme="minorHAnsi" w:hAnsiTheme="minorHAnsi" w:cstheme="minorHAnsi"/>
          <w:color w:val="auto"/>
        </w:rPr>
        <w:t xml:space="preserve"> </w:t>
      </w:r>
      <w:r w:rsidR="00380C6A" w:rsidRPr="00BB42E7">
        <w:rPr>
          <w:rFonts w:asciiTheme="minorHAnsi" w:hAnsiTheme="minorHAnsi" w:cstheme="minorHAnsi"/>
          <w:color w:val="auto"/>
        </w:rPr>
        <w:t xml:space="preserve">Bandgap of the nanoplatelets can be tuned with thickness and composition. </w:t>
      </w:r>
      <w:proofErr w:type="spellStart"/>
      <w:r w:rsidR="00A37D96" w:rsidRPr="00BB42E7">
        <w:rPr>
          <w:rFonts w:asciiTheme="minorHAnsi" w:hAnsiTheme="minorHAnsi" w:cstheme="minorHAnsi"/>
          <w:color w:val="auto"/>
        </w:rPr>
        <w:t>L</w:t>
      </w:r>
      <w:r w:rsidR="00D86416" w:rsidRPr="00BB42E7">
        <w:rPr>
          <w:rFonts w:asciiTheme="minorHAnsi" w:hAnsiTheme="minorHAnsi" w:cstheme="minorHAnsi"/>
          <w:color w:val="auto"/>
        </w:rPr>
        <w:t>ongpass</w:t>
      </w:r>
      <w:proofErr w:type="spellEnd"/>
      <w:r w:rsidR="00D86416" w:rsidRPr="00BB42E7">
        <w:rPr>
          <w:rFonts w:asciiTheme="minorHAnsi" w:hAnsiTheme="minorHAnsi" w:cstheme="minorHAnsi"/>
          <w:color w:val="auto"/>
        </w:rPr>
        <w:t xml:space="preserve"> filter</w:t>
      </w:r>
      <w:r w:rsidR="00B7103C" w:rsidRPr="00BB42E7">
        <w:rPr>
          <w:rFonts w:asciiTheme="minorHAnsi" w:hAnsiTheme="minorHAnsi" w:cstheme="minorHAnsi"/>
          <w:color w:val="auto"/>
        </w:rPr>
        <w:t xml:space="preserve"> (Cut-on wavelength: 400 nm)</w:t>
      </w:r>
      <w:r w:rsidR="00D86416" w:rsidRPr="00BB42E7">
        <w:rPr>
          <w:rFonts w:asciiTheme="minorHAnsi" w:hAnsiTheme="minorHAnsi" w:cstheme="minorHAnsi"/>
          <w:color w:val="auto"/>
        </w:rPr>
        <w:t xml:space="preserve"> was used to filter out excitation UV light </w:t>
      </w:r>
      <w:r w:rsidR="00CA0131" w:rsidRPr="00BB42E7">
        <w:rPr>
          <w:rFonts w:asciiTheme="minorHAnsi" w:hAnsiTheme="minorHAnsi" w:cstheme="minorHAnsi"/>
          <w:color w:val="auto"/>
        </w:rPr>
        <w:t>before</w:t>
      </w:r>
      <w:r w:rsidR="00D86416" w:rsidRPr="00BB42E7">
        <w:rPr>
          <w:rFonts w:asciiTheme="minorHAnsi" w:hAnsiTheme="minorHAnsi" w:cstheme="minorHAnsi"/>
          <w:color w:val="auto"/>
        </w:rPr>
        <w:t xml:space="preserve"> photoluminescence spectrum collection and it could have slightly altered </w:t>
      </w:r>
      <w:r w:rsidR="00D86416" w:rsidRPr="00BB42E7">
        <w:rPr>
          <w:rFonts w:asciiTheme="minorHAnsi" w:hAnsiTheme="minorHAnsi" w:cstheme="minorHAnsi"/>
          <w:i/>
          <w:color w:val="auto"/>
        </w:rPr>
        <w:t>n</w:t>
      </w:r>
      <w:r w:rsidR="00D86416" w:rsidRPr="00BB42E7">
        <w:rPr>
          <w:rFonts w:asciiTheme="minorHAnsi" w:hAnsiTheme="minorHAnsi" w:cstheme="minorHAnsi"/>
          <w:color w:val="auto"/>
        </w:rPr>
        <w:t xml:space="preserve"> = 1 </w:t>
      </w:r>
      <w:r w:rsidR="00970CB2" w:rsidRPr="00BB42E7">
        <w:rPr>
          <w:rFonts w:asciiTheme="minorHAnsi" w:hAnsiTheme="minorHAnsi" w:cstheme="minorHAnsi"/>
          <w:color w:val="auto"/>
        </w:rPr>
        <w:t xml:space="preserve">lead </w:t>
      </w:r>
      <w:r w:rsidR="00D86416" w:rsidRPr="00BB42E7">
        <w:rPr>
          <w:rFonts w:asciiTheme="minorHAnsi" w:hAnsiTheme="minorHAnsi" w:cstheme="minorHAnsi"/>
          <w:color w:val="auto"/>
        </w:rPr>
        <w:t>bromide nanoplatelet emission spectr</w:t>
      </w:r>
      <w:r w:rsidR="00970CB2" w:rsidRPr="00BB42E7">
        <w:rPr>
          <w:rFonts w:asciiTheme="minorHAnsi" w:hAnsiTheme="minorHAnsi" w:cstheme="minorHAnsi"/>
          <w:color w:val="auto"/>
        </w:rPr>
        <w:t>um</w:t>
      </w:r>
      <w:r w:rsidR="00D86416" w:rsidRPr="00BB42E7">
        <w:rPr>
          <w:rFonts w:asciiTheme="minorHAnsi" w:hAnsiTheme="minorHAnsi" w:cstheme="minorHAnsi"/>
          <w:color w:val="auto"/>
        </w:rPr>
        <w:t>.</w:t>
      </w:r>
    </w:p>
    <w:p w14:paraId="360BD9D7" w14:textId="792E8F83" w:rsidR="00707F0E" w:rsidRPr="00BB42E7" w:rsidRDefault="00707F0E" w:rsidP="00150D36">
      <w:pPr>
        <w:tabs>
          <w:tab w:val="left" w:pos="3252"/>
        </w:tabs>
        <w:jc w:val="center"/>
        <w:rPr>
          <w:rFonts w:asciiTheme="minorHAnsi" w:hAnsiTheme="minorHAnsi" w:cstheme="minorHAnsi"/>
          <w:color w:val="auto"/>
        </w:rPr>
      </w:pPr>
    </w:p>
    <w:p w14:paraId="125D9CF9" w14:textId="7ADD824E" w:rsidR="00520464" w:rsidRPr="00BB42E7" w:rsidRDefault="00520464" w:rsidP="00150D36">
      <w:pPr>
        <w:tabs>
          <w:tab w:val="left" w:pos="3252"/>
        </w:tabs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Figure 4. </w:t>
      </w:r>
      <w:r w:rsidR="009550AE" w:rsidRPr="00BB42E7">
        <w:rPr>
          <w:rFonts w:asciiTheme="minorHAnsi" w:hAnsiTheme="minorHAnsi" w:cstheme="minorHAnsi"/>
          <w:b/>
          <w:bCs/>
          <w:color w:val="auto"/>
        </w:rPr>
        <w:t>Transmission electron microscopy (TEM)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 images of perovskite nanoplatelets</w:t>
      </w:r>
      <w:r w:rsidRPr="00BB42E7">
        <w:rPr>
          <w:rFonts w:asciiTheme="minorHAnsi" w:hAnsiTheme="minorHAnsi" w:cstheme="minorHAnsi"/>
          <w:color w:val="auto"/>
        </w:rPr>
        <w:t>.</w:t>
      </w:r>
      <w:r w:rsidR="00C75F9E" w:rsidRPr="00BB42E7">
        <w:rPr>
          <w:rFonts w:asciiTheme="minorHAnsi" w:hAnsiTheme="minorHAnsi" w:cstheme="minorHAnsi"/>
          <w:color w:val="auto"/>
        </w:rPr>
        <w:t xml:space="preserve"> </w:t>
      </w:r>
      <w:r w:rsidR="00380C6A" w:rsidRPr="00BB42E7">
        <w:rPr>
          <w:rFonts w:asciiTheme="minorHAnsi" w:hAnsiTheme="minorHAnsi" w:cstheme="minorHAnsi"/>
          <w:color w:val="auto"/>
        </w:rPr>
        <w:t xml:space="preserve">Images show randomly-overlapping nanoplatelets. </w:t>
      </w:r>
      <w:r w:rsidR="00C75F9E" w:rsidRPr="00BB42E7">
        <w:rPr>
          <w:rFonts w:asciiTheme="minorHAnsi" w:hAnsiTheme="minorHAnsi" w:cstheme="minorHAnsi"/>
          <w:color w:val="auto"/>
        </w:rPr>
        <w:t xml:space="preserve">See also </w:t>
      </w:r>
      <w:r w:rsidR="00C75F9E" w:rsidRPr="006555D9">
        <w:rPr>
          <w:rFonts w:asciiTheme="minorHAnsi" w:hAnsiTheme="minorHAnsi" w:cstheme="minorHAnsi"/>
          <w:b/>
          <w:bCs/>
          <w:color w:val="auto"/>
        </w:rPr>
        <w:t>Figure S7</w:t>
      </w:r>
      <w:r w:rsidR="00C75F9E" w:rsidRPr="00BB42E7">
        <w:rPr>
          <w:rFonts w:asciiTheme="minorHAnsi" w:hAnsiTheme="minorHAnsi" w:cstheme="minorHAnsi"/>
          <w:color w:val="auto"/>
        </w:rPr>
        <w:t>.</w:t>
      </w:r>
    </w:p>
    <w:p w14:paraId="18BC31ED" w14:textId="07CAD140" w:rsidR="00AA71D6" w:rsidRPr="00BB42E7" w:rsidRDefault="00AA71D6" w:rsidP="00150D36">
      <w:pPr>
        <w:jc w:val="center"/>
        <w:rPr>
          <w:rFonts w:asciiTheme="minorHAnsi" w:hAnsiTheme="minorHAnsi" w:cstheme="minorHAnsi"/>
          <w:color w:val="auto"/>
        </w:rPr>
      </w:pPr>
    </w:p>
    <w:p w14:paraId="7CFF4943" w14:textId="082C9BF4" w:rsidR="00520464" w:rsidRPr="00BB42E7" w:rsidRDefault="00520464" w:rsidP="00150D36">
      <w:p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>Figure 5. X</w:t>
      </w:r>
      <w:r w:rsidR="00C31BB3" w:rsidRPr="00BB42E7">
        <w:rPr>
          <w:rFonts w:asciiTheme="minorHAnsi" w:hAnsiTheme="minorHAnsi" w:cstheme="minorHAnsi"/>
          <w:b/>
          <w:bCs/>
          <w:color w:val="auto"/>
        </w:rPr>
        <w:t>-ray diffraction (XRD)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 patterns and d-spacings of perovskite nanoplatelets. </w:t>
      </w:r>
      <w:r w:rsidR="00CA5AC2" w:rsidRPr="00BB42E7">
        <w:rPr>
          <w:rFonts w:asciiTheme="minorHAnsi" w:hAnsiTheme="minorHAnsi" w:cstheme="minorHAnsi"/>
          <w:color w:val="auto"/>
        </w:rPr>
        <w:t>XRD patterns are dominated by nanoplatelet stacking peaks which confirm the two-dimensional nature of the nanoplatelets and their face-to-face self-assembly</w:t>
      </w:r>
      <w:r w:rsidR="00380C6A" w:rsidRPr="00BB42E7">
        <w:rPr>
          <w:rFonts w:asciiTheme="minorHAnsi" w:hAnsiTheme="minorHAnsi" w:cstheme="minorHAnsi"/>
          <w:color w:val="auto"/>
        </w:rPr>
        <w:t xml:space="preserve"> in </w:t>
      </w:r>
      <w:proofErr w:type="spellStart"/>
      <w:r w:rsidR="00380C6A" w:rsidRPr="00BB42E7">
        <w:rPr>
          <w:rFonts w:asciiTheme="minorHAnsi" w:hAnsiTheme="minorHAnsi" w:cstheme="minorHAnsi"/>
          <w:color w:val="auto"/>
        </w:rPr>
        <w:t>dropcasted</w:t>
      </w:r>
      <w:proofErr w:type="spellEnd"/>
      <w:r w:rsidR="00380C6A" w:rsidRPr="00BB42E7">
        <w:rPr>
          <w:rFonts w:asciiTheme="minorHAnsi" w:hAnsiTheme="minorHAnsi" w:cstheme="minorHAnsi"/>
          <w:color w:val="auto"/>
        </w:rPr>
        <w:t xml:space="preserve"> films</w:t>
      </w:r>
      <w:r w:rsidR="00CA5AC2" w:rsidRPr="00BB42E7">
        <w:rPr>
          <w:rFonts w:asciiTheme="minorHAnsi" w:hAnsiTheme="minorHAnsi" w:cstheme="minorHAnsi"/>
          <w:color w:val="auto"/>
        </w:rPr>
        <w:t>.</w:t>
      </w:r>
    </w:p>
    <w:p w14:paraId="282FFF21" w14:textId="435BBF4B" w:rsidR="00AA71D6" w:rsidRPr="00BB42E7" w:rsidRDefault="00AA71D6" w:rsidP="00150D36">
      <w:pPr>
        <w:jc w:val="center"/>
        <w:rPr>
          <w:rFonts w:asciiTheme="minorHAnsi" w:hAnsiTheme="minorHAnsi" w:cstheme="minorHAnsi"/>
          <w:b/>
          <w:bCs/>
          <w:color w:val="auto"/>
        </w:rPr>
      </w:pPr>
    </w:p>
    <w:p w14:paraId="1D3856F3" w14:textId="57AF10E2" w:rsidR="004148FD" w:rsidRPr="00BB42E7" w:rsidRDefault="00520464" w:rsidP="00150D36">
      <w:pPr>
        <w:rPr>
          <w:rFonts w:asciiTheme="minorHAnsi" w:hAnsiTheme="minorHAnsi" w:cstheme="minorHAnsi"/>
          <w:b/>
          <w:bCs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Figure 6. </w:t>
      </w:r>
      <w:r w:rsidR="00EE691F" w:rsidRPr="00BB42E7">
        <w:rPr>
          <w:rFonts w:asciiTheme="minorHAnsi" w:hAnsiTheme="minorHAnsi" w:cstheme="minorHAnsi"/>
          <w:b/>
          <w:bCs/>
          <w:color w:val="auto"/>
        </w:rPr>
        <w:t>A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bsorption spectra of </w:t>
      </w:r>
      <w:r w:rsidR="002C6B16" w:rsidRPr="00BB42E7">
        <w:rPr>
          <w:rFonts w:asciiTheme="minorHAnsi" w:hAnsiTheme="minorHAnsi" w:cstheme="minorHAnsi" w:hint="eastAsia"/>
          <w:b/>
          <w:bCs/>
          <w:color w:val="auto"/>
          <w:lang w:eastAsia="ko-KR"/>
        </w:rPr>
        <w:t xml:space="preserve">colloidal </w:t>
      </w:r>
      <w:r w:rsidRPr="00BB42E7">
        <w:rPr>
          <w:rFonts w:asciiTheme="minorHAnsi" w:hAnsiTheme="minorHAnsi" w:cstheme="minorHAnsi"/>
          <w:b/>
          <w:bCs/>
          <w:color w:val="auto"/>
        </w:rPr>
        <w:t>perovskite nanoplatelet solutions with mixed halides</w:t>
      </w:r>
      <w:r w:rsidR="004252A4" w:rsidRPr="00BB42E7">
        <w:rPr>
          <w:rFonts w:asciiTheme="minorHAnsi" w:hAnsiTheme="minorHAnsi" w:cstheme="minorHAnsi"/>
          <w:b/>
          <w:bCs/>
          <w:color w:val="auto"/>
        </w:rPr>
        <w:t xml:space="preserve">. </w:t>
      </w:r>
      <w:r w:rsidR="004252A4" w:rsidRPr="00BB42E7">
        <w:rPr>
          <w:rFonts w:asciiTheme="minorHAnsi" w:hAnsiTheme="minorHAnsi" w:cstheme="minorHAnsi"/>
          <w:color w:val="auto"/>
        </w:rPr>
        <w:t>Continuous shift of first excitonic absorption feature</w:t>
      </w:r>
      <w:r w:rsidR="002F40AA" w:rsidRPr="00BB42E7">
        <w:rPr>
          <w:rFonts w:asciiTheme="minorHAnsi" w:hAnsiTheme="minorHAnsi" w:cstheme="minorHAnsi"/>
          <w:color w:val="auto"/>
        </w:rPr>
        <w:t>s</w:t>
      </w:r>
      <w:r w:rsidR="004252A4" w:rsidRPr="00BB42E7">
        <w:rPr>
          <w:rFonts w:asciiTheme="minorHAnsi" w:hAnsiTheme="minorHAnsi" w:cstheme="minorHAnsi"/>
          <w:color w:val="auto"/>
        </w:rPr>
        <w:t xml:space="preserve"> shows </w:t>
      </w:r>
      <w:r w:rsidR="00387E22" w:rsidRPr="00BB42E7">
        <w:rPr>
          <w:rFonts w:asciiTheme="minorHAnsi" w:hAnsiTheme="minorHAnsi" w:cstheme="minorHAnsi"/>
          <w:color w:val="auto"/>
        </w:rPr>
        <w:t>bandgap tunability with</w:t>
      </w:r>
      <w:r w:rsidR="004252A4" w:rsidRPr="00BB42E7">
        <w:rPr>
          <w:rFonts w:asciiTheme="minorHAnsi" w:hAnsiTheme="minorHAnsi" w:cstheme="minorHAnsi"/>
          <w:color w:val="auto"/>
        </w:rPr>
        <w:t xml:space="preserve"> halide composition.</w:t>
      </w:r>
    </w:p>
    <w:p w14:paraId="75182EC3" w14:textId="632DF149" w:rsidR="00B32616" w:rsidRPr="00BB42E7" w:rsidRDefault="00B32616" w:rsidP="00150D36">
      <w:pPr>
        <w:rPr>
          <w:rFonts w:asciiTheme="minorHAnsi" w:hAnsiTheme="minorHAnsi" w:cstheme="minorHAnsi"/>
          <w:b/>
          <w:bCs/>
          <w:color w:val="808080" w:themeColor="background1" w:themeShade="80"/>
        </w:rPr>
      </w:pPr>
    </w:p>
    <w:p w14:paraId="719EEE05" w14:textId="31186438" w:rsidR="00F64E8B" w:rsidRPr="00BB42E7" w:rsidRDefault="00F64E8B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b/>
          <w:bCs/>
          <w:color w:val="auto"/>
        </w:rPr>
        <w:t xml:space="preserve">Figure 7. Photoluminescence spectra of </w:t>
      </w:r>
      <w:r w:rsidRPr="00BB42E7">
        <w:rPr>
          <w:rFonts w:asciiTheme="minorHAnsi" w:hAnsiTheme="minorHAnsi" w:cstheme="minorHAnsi"/>
          <w:b/>
          <w:bCs/>
          <w:i/>
          <w:color w:val="auto"/>
        </w:rPr>
        <w:t>n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 = 1 </w:t>
      </w:r>
      <w:proofErr w:type="spellStart"/>
      <w:r w:rsidRPr="00BB42E7">
        <w:rPr>
          <w:rFonts w:asciiTheme="minorHAnsi" w:hAnsiTheme="minorHAnsi" w:cstheme="minorHAnsi"/>
          <w:b/>
          <w:bCs/>
          <w:color w:val="auto"/>
        </w:rPr>
        <w:t>PbBr</w:t>
      </w:r>
      <w:proofErr w:type="spellEnd"/>
      <w:r w:rsidRPr="00BB42E7">
        <w:rPr>
          <w:rFonts w:asciiTheme="minorHAnsi" w:hAnsiTheme="minorHAnsi" w:cstheme="minorHAnsi"/>
          <w:b/>
          <w:bCs/>
          <w:color w:val="auto"/>
        </w:rPr>
        <w:t xml:space="preserve"> and </w:t>
      </w:r>
      <w:r w:rsidRPr="00BB42E7">
        <w:rPr>
          <w:rFonts w:asciiTheme="minorHAnsi" w:hAnsiTheme="minorHAnsi" w:cstheme="minorHAnsi"/>
          <w:b/>
          <w:bCs/>
          <w:i/>
          <w:color w:val="auto"/>
        </w:rPr>
        <w:t>n</w:t>
      </w:r>
      <w:r w:rsidRPr="00BB42E7">
        <w:rPr>
          <w:rFonts w:asciiTheme="minorHAnsi" w:hAnsiTheme="minorHAnsi" w:cstheme="minorHAnsi"/>
          <w:b/>
          <w:bCs/>
          <w:color w:val="auto"/>
        </w:rPr>
        <w:t xml:space="preserve"> = 2 </w:t>
      </w:r>
      <w:proofErr w:type="spellStart"/>
      <w:r w:rsidRPr="00BB42E7">
        <w:rPr>
          <w:rFonts w:asciiTheme="minorHAnsi" w:hAnsiTheme="minorHAnsi" w:cstheme="minorHAnsi"/>
          <w:b/>
          <w:bCs/>
          <w:color w:val="auto"/>
        </w:rPr>
        <w:t>MAPbBr</w:t>
      </w:r>
      <w:proofErr w:type="spellEnd"/>
      <w:r w:rsidRPr="00BB42E7">
        <w:rPr>
          <w:rFonts w:asciiTheme="minorHAnsi" w:hAnsiTheme="minorHAnsi" w:cstheme="minorHAnsi"/>
          <w:b/>
          <w:bCs/>
          <w:color w:val="auto"/>
        </w:rPr>
        <w:t xml:space="preserve"> nanoplatelets synthesized with different ligand species.</w:t>
      </w:r>
      <w:r w:rsidRPr="00BB42E7">
        <w:rPr>
          <w:rFonts w:asciiTheme="minorHAnsi" w:hAnsiTheme="minorHAnsi" w:cstheme="minorHAnsi"/>
          <w:color w:val="auto"/>
        </w:rPr>
        <w:t xml:space="preserve"> </w:t>
      </w:r>
      <w:r w:rsidR="00387E22" w:rsidRPr="00BB42E7">
        <w:rPr>
          <w:rFonts w:asciiTheme="minorHAnsi" w:hAnsiTheme="minorHAnsi" w:cstheme="minorHAnsi"/>
          <w:color w:val="auto"/>
        </w:rPr>
        <w:t xml:space="preserve">The reprecipitation method can be easily extended to other ligand chemistries. </w:t>
      </w:r>
      <w:r w:rsidR="005F75EB" w:rsidRPr="00BB42E7">
        <w:rPr>
          <w:rFonts w:asciiTheme="minorHAnsi" w:hAnsiTheme="minorHAnsi" w:cstheme="minorHAnsi"/>
          <w:color w:val="auto"/>
        </w:rPr>
        <w:t xml:space="preserve">See also </w:t>
      </w:r>
      <w:r w:rsidR="005F75EB" w:rsidRPr="006555D9">
        <w:rPr>
          <w:rFonts w:asciiTheme="minorHAnsi" w:hAnsiTheme="minorHAnsi" w:cstheme="minorHAnsi"/>
          <w:b/>
          <w:bCs/>
          <w:color w:val="auto"/>
        </w:rPr>
        <w:t>Table S2</w:t>
      </w:r>
      <w:r w:rsidR="005F75EB" w:rsidRPr="00BB42E7">
        <w:rPr>
          <w:rFonts w:asciiTheme="minorHAnsi" w:hAnsiTheme="minorHAnsi" w:cstheme="minorHAnsi"/>
          <w:color w:val="auto"/>
        </w:rPr>
        <w:t xml:space="preserve"> for formulation guidelines. </w:t>
      </w:r>
      <w:proofErr w:type="spellStart"/>
      <w:r w:rsidR="002A43B7" w:rsidRPr="00BB42E7">
        <w:rPr>
          <w:rFonts w:asciiTheme="minorHAnsi" w:hAnsiTheme="minorHAnsi" w:cstheme="minorHAnsi"/>
          <w:color w:val="auto"/>
        </w:rPr>
        <w:t>Longpass</w:t>
      </w:r>
      <w:proofErr w:type="spellEnd"/>
      <w:r w:rsidR="002A43B7" w:rsidRPr="00BB42E7">
        <w:rPr>
          <w:rFonts w:asciiTheme="minorHAnsi" w:hAnsiTheme="minorHAnsi" w:cstheme="minorHAnsi"/>
          <w:color w:val="auto"/>
        </w:rPr>
        <w:t xml:space="preserve"> filter (Cut-on wavelength: 400 nm) was used to filter out excitation UV light before photoluminescence spectrum collection and it could have slightly altered </w:t>
      </w:r>
      <w:r w:rsidR="002A43B7" w:rsidRPr="00BB42E7">
        <w:rPr>
          <w:rFonts w:asciiTheme="minorHAnsi" w:hAnsiTheme="minorHAnsi" w:cstheme="minorHAnsi"/>
          <w:i/>
          <w:color w:val="auto"/>
        </w:rPr>
        <w:t>n</w:t>
      </w:r>
      <w:r w:rsidR="002A43B7" w:rsidRPr="00BB42E7">
        <w:rPr>
          <w:rFonts w:asciiTheme="minorHAnsi" w:hAnsiTheme="minorHAnsi" w:cstheme="minorHAnsi"/>
          <w:color w:val="auto"/>
        </w:rPr>
        <w:t xml:space="preserve"> = 1 lead bromide nanoplatelet emission spectrum.</w:t>
      </w:r>
    </w:p>
    <w:p w14:paraId="71397F29" w14:textId="5E9753BF" w:rsidR="00C31BB3" w:rsidRPr="00A96E76" w:rsidRDefault="00C31BB3" w:rsidP="00150D36">
      <w:pPr>
        <w:rPr>
          <w:rFonts w:asciiTheme="minorHAnsi" w:hAnsiTheme="minorHAnsi" w:cstheme="minorHAnsi"/>
          <w:color w:val="auto"/>
        </w:rPr>
      </w:pPr>
    </w:p>
    <w:p w14:paraId="6E74BA4C" w14:textId="36B1B32C" w:rsidR="00A96E76" w:rsidRPr="00A96E76" w:rsidRDefault="00A96E76" w:rsidP="00150D36">
      <w:pPr>
        <w:rPr>
          <w:rFonts w:asciiTheme="minorHAnsi" w:hAnsiTheme="minorHAnsi" w:cstheme="minorHAnsi"/>
          <w:b/>
          <w:bCs/>
          <w:color w:val="auto"/>
        </w:rPr>
      </w:pPr>
      <w:r w:rsidRPr="00A96E76">
        <w:rPr>
          <w:rFonts w:asciiTheme="minorHAnsi" w:hAnsiTheme="minorHAnsi" w:cstheme="minorHAnsi"/>
          <w:b/>
          <w:bCs/>
          <w:color w:val="auto"/>
        </w:rPr>
        <w:t>Supplementary file. Supporting information.</w:t>
      </w:r>
    </w:p>
    <w:p w14:paraId="1D3A9F5B" w14:textId="4DE5F459" w:rsidR="00163745" w:rsidRPr="00BB42E7" w:rsidRDefault="006305D7" w:rsidP="00150D36">
      <w:pPr>
        <w:rPr>
          <w:rFonts w:asciiTheme="minorHAnsi" w:hAnsiTheme="minorHAnsi" w:cstheme="minorHAnsi"/>
          <w:b/>
        </w:rPr>
      </w:pPr>
      <w:r w:rsidRPr="00BB42E7">
        <w:rPr>
          <w:rFonts w:asciiTheme="minorHAnsi" w:hAnsiTheme="minorHAnsi" w:cstheme="minorHAnsi"/>
          <w:b/>
        </w:rPr>
        <w:t>DISCUSSION</w:t>
      </w:r>
      <w:r w:rsidRPr="00BB42E7">
        <w:rPr>
          <w:rFonts w:asciiTheme="minorHAnsi" w:hAnsiTheme="minorHAnsi" w:cstheme="minorHAnsi"/>
          <w:b/>
          <w:bCs/>
        </w:rPr>
        <w:t xml:space="preserve">: </w:t>
      </w:r>
    </w:p>
    <w:p w14:paraId="183D4222" w14:textId="250595AE" w:rsidR="00B21828" w:rsidRPr="00BB42E7" w:rsidRDefault="007215D0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The product </w:t>
      </w:r>
      <w:r w:rsidR="006555D9">
        <w:rPr>
          <w:rFonts w:asciiTheme="minorHAnsi" w:hAnsiTheme="minorHAnsi" w:cstheme="minorHAnsi"/>
          <w:color w:val="auto"/>
        </w:rPr>
        <w:t xml:space="preserve">of this </w:t>
      </w:r>
      <w:r w:rsidR="006555D9" w:rsidRPr="00BB42E7">
        <w:rPr>
          <w:rFonts w:asciiTheme="minorHAnsi" w:hAnsiTheme="minorHAnsi" w:cstheme="minorHAnsi"/>
          <w:color w:val="auto"/>
        </w:rPr>
        <w:t>synthesis</w:t>
      </w:r>
      <w:r w:rsidR="006555D9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>is colloidal lead halide nanoplatelets capped by alkylammonium halide surface ligands</w:t>
      </w:r>
      <w:r w:rsidR="006C53E8" w:rsidRPr="00BB42E7">
        <w:rPr>
          <w:rFonts w:asciiTheme="minorHAnsi" w:hAnsiTheme="minorHAnsi" w:cstheme="minorHAnsi"/>
          <w:color w:val="auto"/>
        </w:rPr>
        <w:t xml:space="preserve"> (</w:t>
      </w:r>
      <w:r w:rsidR="006C53E8" w:rsidRPr="006555D9">
        <w:rPr>
          <w:rFonts w:asciiTheme="minorHAnsi" w:hAnsiTheme="minorHAnsi" w:cstheme="minorHAnsi"/>
          <w:b/>
          <w:bCs/>
          <w:color w:val="auto"/>
        </w:rPr>
        <w:t>Figure 1a</w:t>
      </w:r>
      <w:r w:rsidR="006C53E8" w:rsidRPr="00BB42E7">
        <w:rPr>
          <w:rFonts w:asciiTheme="minorHAnsi" w:hAnsiTheme="minorHAnsi" w:cstheme="minorHAnsi"/>
          <w:color w:val="auto"/>
        </w:rPr>
        <w:t xml:space="preserve">). </w:t>
      </w:r>
      <w:r w:rsidR="00026E4C" w:rsidRPr="006555D9">
        <w:rPr>
          <w:rFonts w:asciiTheme="minorHAnsi" w:hAnsiTheme="minorHAnsi" w:cstheme="minorHAnsi"/>
          <w:b/>
          <w:bCs/>
          <w:color w:val="auto"/>
        </w:rPr>
        <w:t>Figure 1b</w:t>
      </w:r>
      <w:r w:rsidR="00026E4C" w:rsidRPr="00BB42E7">
        <w:rPr>
          <w:rFonts w:asciiTheme="minorHAnsi" w:hAnsiTheme="minorHAnsi" w:cstheme="minorHAnsi"/>
          <w:color w:val="auto"/>
        </w:rPr>
        <w:t xml:space="preserve"> demonstrates the synthetic procedure of colloidal perovskite nanoplatelets via ligand-assi</w:t>
      </w:r>
      <w:r w:rsidR="0018649A" w:rsidRPr="00BB42E7">
        <w:rPr>
          <w:rFonts w:asciiTheme="minorHAnsi" w:hAnsiTheme="minorHAnsi" w:cstheme="minorHAnsi"/>
          <w:color w:val="auto"/>
        </w:rPr>
        <w:t>s</w:t>
      </w:r>
      <w:r w:rsidR="00026E4C" w:rsidRPr="00BB42E7">
        <w:rPr>
          <w:rFonts w:asciiTheme="minorHAnsi" w:hAnsiTheme="minorHAnsi" w:cstheme="minorHAnsi"/>
          <w:color w:val="auto"/>
        </w:rPr>
        <w:t xml:space="preserve">ted reprecipitation. </w:t>
      </w:r>
      <w:r w:rsidR="00F72C6D" w:rsidRPr="00BB42E7">
        <w:rPr>
          <w:rFonts w:asciiTheme="minorHAnsi" w:hAnsiTheme="minorHAnsi" w:cstheme="minorHAnsi"/>
          <w:color w:val="auto"/>
        </w:rPr>
        <w:t xml:space="preserve">To </w:t>
      </w:r>
      <w:r w:rsidR="00C75787" w:rsidRPr="00BB42E7">
        <w:rPr>
          <w:rFonts w:asciiTheme="minorHAnsi" w:hAnsiTheme="minorHAnsi" w:cstheme="minorHAnsi"/>
          <w:color w:val="auto"/>
        </w:rPr>
        <w:t>summarize</w:t>
      </w:r>
      <w:r w:rsidR="00F72C6D" w:rsidRPr="00BB42E7">
        <w:rPr>
          <w:rFonts w:asciiTheme="minorHAnsi" w:hAnsiTheme="minorHAnsi" w:cstheme="minorHAnsi"/>
          <w:color w:val="auto"/>
        </w:rPr>
        <w:t xml:space="preserve">, </w:t>
      </w:r>
      <w:r w:rsidR="00026E4C" w:rsidRPr="00BB42E7">
        <w:rPr>
          <w:rFonts w:asciiTheme="minorHAnsi" w:hAnsiTheme="minorHAnsi" w:cstheme="minorHAnsi"/>
          <w:color w:val="auto"/>
        </w:rPr>
        <w:t xml:space="preserve">constituent precursor salts </w:t>
      </w:r>
      <w:r w:rsidR="00F72C6D" w:rsidRPr="00BB42E7">
        <w:rPr>
          <w:rFonts w:asciiTheme="minorHAnsi" w:hAnsiTheme="minorHAnsi" w:cstheme="minorHAnsi"/>
          <w:color w:val="auto"/>
        </w:rPr>
        <w:t>were</w:t>
      </w:r>
      <w:r w:rsidR="0018649A" w:rsidRPr="00BB42E7">
        <w:rPr>
          <w:rFonts w:asciiTheme="minorHAnsi" w:hAnsiTheme="minorHAnsi" w:cstheme="minorHAnsi"/>
          <w:color w:val="auto"/>
        </w:rPr>
        <w:t xml:space="preserve"> </w:t>
      </w:r>
      <w:r w:rsidR="00F72C6D" w:rsidRPr="00BB42E7">
        <w:rPr>
          <w:rFonts w:asciiTheme="minorHAnsi" w:hAnsiTheme="minorHAnsi" w:cstheme="minorHAnsi"/>
          <w:color w:val="auto"/>
        </w:rPr>
        <w:t>dissolved in</w:t>
      </w:r>
      <w:r w:rsidR="00CC28B4" w:rsidRPr="00BB42E7">
        <w:rPr>
          <w:rFonts w:asciiTheme="minorHAnsi" w:hAnsiTheme="minorHAnsi" w:cstheme="minorHAnsi" w:hint="eastAsia"/>
          <w:color w:val="auto"/>
          <w:lang w:eastAsia="ko-KR"/>
        </w:rPr>
        <w:t xml:space="preserve"> a</w:t>
      </w:r>
      <w:r w:rsidR="00F72C6D" w:rsidRPr="00BB42E7">
        <w:rPr>
          <w:rFonts w:asciiTheme="minorHAnsi" w:hAnsiTheme="minorHAnsi" w:cstheme="minorHAnsi"/>
          <w:color w:val="auto"/>
        </w:rPr>
        <w:t xml:space="preserve"> polar solvent</w:t>
      </w:r>
      <w:r w:rsidR="00252ACC" w:rsidRPr="00BB42E7">
        <w:rPr>
          <w:rFonts w:asciiTheme="minorHAnsi" w:hAnsiTheme="minorHAnsi" w:cstheme="minorHAnsi"/>
          <w:color w:val="auto"/>
        </w:rPr>
        <w:t xml:space="preserve"> DMF</w:t>
      </w:r>
      <w:r w:rsidR="00F72C6D" w:rsidRPr="00BB42E7">
        <w:rPr>
          <w:rFonts w:asciiTheme="minorHAnsi" w:hAnsiTheme="minorHAnsi" w:cstheme="minorHAnsi"/>
          <w:color w:val="auto"/>
        </w:rPr>
        <w:t xml:space="preserve"> in specific ratios for</w:t>
      </w:r>
      <w:r w:rsidR="0018649A" w:rsidRPr="00BB42E7">
        <w:rPr>
          <w:rFonts w:asciiTheme="minorHAnsi" w:hAnsiTheme="minorHAnsi" w:cstheme="minorHAnsi"/>
          <w:color w:val="auto"/>
        </w:rPr>
        <w:t xml:space="preserve"> desired </w:t>
      </w:r>
      <w:r w:rsidR="00F72C6D" w:rsidRPr="00BB42E7">
        <w:rPr>
          <w:rFonts w:asciiTheme="minorHAnsi" w:hAnsiTheme="minorHAnsi" w:cstheme="minorHAnsi"/>
          <w:color w:val="auto"/>
        </w:rPr>
        <w:t>thickness and composition, and</w:t>
      </w:r>
      <w:r w:rsidR="00F15935" w:rsidRPr="00BB42E7">
        <w:rPr>
          <w:rFonts w:asciiTheme="minorHAnsi" w:hAnsiTheme="minorHAnsi" w:cstheme="minorHAnsi"/>
          <w:color w:val="auto"/>
        </w:rPr>
        <w:t xml:space="preserve"> then</w:t>
      </w:r>
      <w:r w:rsidR="00F72C6D" w:rsidRPr="00BB42E7">
        <w:rPr>
          <w:rFonts w:asciiTheme="minorHAnsi" w:hAnsiTheme="minorHAnsi" w:cstheme="minorHAnsi"/>
          <w:color w:val="auto"/>
        </w:rPr>
        <w:t xml:space="preserve"> </w:t>
      </w:r>
      <w:r w:rsidR="002750C4" w:rsidRPr="00BB42E7">
        <w:rPr>
          <w:rFonts w:asciiTheme="minorHAnsi" w:hAnsiTheme="minorHAnsi" w:cstheme="minorHAnsi"/>
          <w:color w:val="auto"/>
        </w:rPr>
        <w:t>injected</w:t>
      </w:r>
      <w:r w:rsidR="00F72C6D" w:rsidRPr="00BB42E7">
        <w:rPr>
          <w:rFonts w:asciiTheme="minorHAnsi" w:hAnsiTheme="minorHAnsi" w:cstheme="minorHAnsi"/>
          <w:color w:val="auto"/>
        </w:rPr>
        <w:t xml:space="preserve"> into toluene, which is nonpolar. Due to the abrupt change in solubility, colloidal perovskite nanoplatelets started to crystallize instantaneously. </w:t>
      </w:r>
      <w:r w:rsidR="00B2310C" w:rsidRPr="00BB42E7">
        <w:rPr>
          <w:rFonts w:asciiTheme="minorHAnsi" w:hAnsiTheme="minorHAnsi" w:cstheme="minorHAnsi"/>
          <w:color w:val="auto"/>
        </w:rPr>
        <w:t xml:space="preserve">When preparing the mixed precursor solution, ratios between constituent precursors </w:t>
      </w:r>
      <w:r w:rsidR="00C75934" w:rsidRPr="00BB42E7">
        <w:rPr>
          <w:rFonts w:asciiTheme="minorHAnsi" w:hAnsiTheme="minorHAnsi" w:cstheme="minorHAnsi"/>
          <w:color w:val="auto"/>
        </w:rPr>
        <w:t xml:space="preserve">primarily </w:t>
      </w:r>
      <w:r w:rsidR="00B2310C" w:rsidRPr="00BB42E7">
        <w:rPr>
          <w:rFonts w:asciiTheme="minorHAnsi" w:hAnsiTheme="minorHAnsi" w:cstheme="minorHAnsi"/>
          <w:color w:val="auto"/>
        </w:rPr>
        <w:t>determine</w:t>
      </w:r>
      <w:r w:rsidR="00EE0A3F" w:rsidRPr="00BB42E7">
        <w:rPr>
          <w:rFonts w:asciiTheme="minorHAnsi" w:hAnsiTheme="minorHAnsi" w:cstheme="minorHAnsi"/>
          <w:color w:val="auto"/>
        </w:rPr>
        <w:t>d</w:t>
      </w:r>
      <w:r w:rsidR="00B2310C" w:rsidRPr="00BB42E7">
        <w:rPr>
          <w:rFonts w:asciiTheme="minorHAnsi" w:hAnsiTheme="minorHAnsi" w:cstheme="minorHAnsi"/>
          <w:color w:val="auto"/>
        </w:rPr>
        <w:t xml:space="preserve"> the thickness of resulting nanoplatelets (</w:t>
      </w:r>
      <w:r w:rsidR="00B2310C" w:rsidRPr="006555D9">
        <w:rPr>
          <w:rFonts w:asciiTheme="minorHAnsi" w:hAnsiTheme="minorHAnsi" w:cstheme="minorHAnsi"/>
          <w:b/>
          <w:bCs/>
          <w:color w:val="auto"/>
        </w:rPr>
        <w:t>Figure S</w:t>
      </w:r>
      <w:r w:rsidR="00F247B3" w:rsidRPr="006555D9">
        <w:rPr>
          <w:rFonts w:asciiTheme="minorHAnsi" w:hAnsiTheme="minorHAnsi" w:cstheme="minorHAnsi"/>
          <w:b/>
          <w:bCs/>
          <w:color w:val="auto"/>
        </w:rPr>
        <w:t>3</w:t>
      </w:r>
      <w:r w:rsidR="00B2310C" w:rsidRPr="00BB42E7">
        <w:rPr>
          <w:rFonts w:asciiTheme="minorHAnsi" w:hAnsiTheme="minorHAnsi" w:cstheme="minorHAnsi"/>
          <w:color w:val="auto"/>
        </w:rPr>
        <w:t xml:space="preserve">), </w:t>
      </w:r>
      <w:r w:rsidR="00183DDD" w:rsidRPr="00BB42E7">
        <w:rPr>
          <w:rFonts w:asciiTheme="minorHAnsi" w:hAnsiTheme="minorHAnsi" w:cstheme="minorHAnsi"/>
          <w:color w:val="auto"/>
        </w:rPr>
        <w:t xml:space="preserve">and </w:t>
      </w:r>
      <w:r w:rsidR="00B2310C" w:rsidRPr="00BB42E7">
        <w:rPr>
          <w:rFonts w:asciiTheme="minorHAnsi" w:hAnsiTheme="minorHAnsi" w:cstheme="minorHAnsi"/>
          <w:color w:val="auto"/>
        </w:rPr>
        <w:t xml:space="preserve">the presence of excess ligands in precursor solution </w:t>
      </w:r>
      <w:r w:rsidR="004826E6" w:rsidRPr="00BB42E7">
        <w:rPr>
          <w:rFonts w:asciiTheme="minorHAnsi" w:hAnsiTheme="minorHAnsi" w:cstheme="minorHAnsi"/>
          <w:color w:val="auto"/>
        </w:rPr>
        <w:t xml:space="preserve">was </w:t>
      </w:r>
      <w:r w:rsidR="008538E0" w:rsidRPr="00BB42E7">
        <w:rPr>
          <w:rFonts w:asciiTheme="minorHAnsi" w:hAnsiTheme="minorHAnsi" w:cstheme="minorHAnsi"/>
          <w:color w:val="auto"/>
        </w:rPr>
        <w:t>crucial</w:t>
      </w:r>
      <w:r w:rsidR="004826E6" w:rsidRPr="00BB42E7">
        <w:rPr>
          <w:rFonts w:asciiTheme="minorHAnsi" w:hAnsiTheme="minorHAnsi" w:cstheme="minorHAnsi"/>
          <w:color w:val="auto"/>
        </w:rPr>
        <w:t xml:space="preserve"> to </w:t>
      </w:r>
      <w:r w:rsidR="00B2310C" w:rsidRPr="00BB42E7">
        <w:rPr>
          <w:rFonts w:asciiTheme="minorHAnsi" w:hAnsiTheme="minorHAnsi" w:cstheme="minorHAnsi"/>
          <w:color w:val="auto"/>
        </w:rPr>
        <w:t xml:space="preserve">ensure the thickness homogeneity </w:t>
      </w:r>
      <w:r w:rsidR="00137F2C" w:rsidRPr="00BB42E7">
        <w:rPr>
          <w:rFonts w:asciiTheme="minorHAnsi" w:hAnsiTheme="minorHAnsi" w:cstheme="minorHAnsi"/>
          <w:color w:val="auto"/>
        </w:rPr>
        <w:t>of the product</w:t>
      </w:r>
      <w:r w:rsidR="007771C8" w:rsidRPr="00BB42E7">
        <w:rPr>
          <w:rFonts w:asciiTheme="minorHAnsi" w:hAnsiTheme="minorHAnsi" w:cstheme="minorHAnsi"/>
          <w:color w:val="auto"/>
        </w:rPr>
        <w:t xml:space="preserve"> </w:t>
      </w:r>
      <w:r w:rsidR="00B2310C" w:rsidRPr="00BB42E7">
        <w:rPr>
          <w:rFonts w:asciiTheme="minorHAnsi" w:hAnsiTheme="minorHAnsi" w:cstheme="minorHAnsi"/>
          <w:color w:val="auto"/>
        </w:rPr>
        <w:t>(</w:t>
      </w:r>
      <w:r w:rsidR="00B2310C" w:rsidRPr="006555D9">
        <w:rPr>
          <w:rFonts w:asciiTheme="minorHAnsi" w:hAnsiTheme="minorHAnsi" w:cstheme="minorHAnsi"/>
          <w:b/>
          <w:bCs/>
          <w:color w:val="auto"/>
        </w:rPr>
        <w:t>Figure S</w:t>
      </w:r>
      <w:r w:rsidR="00F247B3" w:rsidRPr="006555D9">
        <w:rPr>
          <w:rFonts w:asciiTheme="minorHAnsi" w:hAnsiTheme="minorHAnsi" w:cstheme="minorHAnsi"/>
          <w:b/>
          <w:bCs/>
          <w:color w:val="auto"/>
        </w:rPr>
        <w:t>4</w:t>
      </w:r>
      <w:r w:rsidR="00B2310C" w:rsidRPr="00BB42E7">
        <w:rPr>
          <w:rFonts w:asciiTheme="minorHAnsi" w:hAnsiTheme="minorHAnsi" w:cstheme="minorHAnsi"/>
          <w:color w:val="auto"/>
        </w:rPr>
        <w:t xml:space="preserve">). </w:t>
      </w:r>
      <w:r w:rsidR="00F72C6D" w:rsidRPr="00BB42E7">
        <w:rPr>
          <w:rFonts w:asciiTheme="minorHAnsi" w:hAnsiTheme="minorHAnsi" w:cstheme="minorHAnsi"/>
          <w:color w:val="auto"/>
        </w:rPr>
        <w:t>In general, any polar solvent can be used to dissolve perovskite precursor salts while any nonpolar solvent can be used to disperse colloidal nanoplatelets. However, miscibility of those nonpolar and polar s</w:t>
      </w:r>
      <w:r w:rsidR="001B3FED" w:rsidRPr="00BB42E7">
        <w:rPr>
          <w:rFonts w:asciiTheme="minorHAnsi" w:hAnsiTheme="minorHAnsi" w:cstheme="minorHAnsi"/>
          <w:color w:val="auto"/>
        </w:rPr>
        <w:t xml:space="preserve">olvents </w:t>
      </w:r>
      <w:r w:rsidR="001B3FED" w:rsidRPr="00BB42E7">
        <w:rPr>
          <w:rFonts w:asciiTheme="minorHAnsi" w:hAnsiTheme="minorHAnsi" w:cstheme="minorHAnsi" w:hint="eastAsia"/>
          <w:color w:val="auto"/>
          <w:lang w:eastAsia="ko-KR"/>
        </w:rPr>
        <w:t>is</w:t>
      </w:r>
      <w:r w:rsidR="00F72C6D" w:rsidRPr="00BB42E7">
        <w:rPr>
          <w:rFonts w:asciiTheme="minorHAnsi" w:hAnsiTheme="minorHAnsi" w:cstheme="minorHAnsi"/>
          <w:color w:val="auto"/>
        </w:rPr>
        <w:t xml:space="preserve"> crucial for homogeneous synthesis of colloidal perov</w:t>
      </w:r>
      <w:r w:rsidR="002B05E5" w:rsidRPr="00BB42E7">
        <w:rPr>
          <w:rFonts w:asciiTheme="minorHAnsi" w:hAnsiTheme="minorHAnsi" w:cstheme="minorHAnsi"/>
          <w:color w:val="auto"/>
        </w:rPr>
        <w:t xml:space="preserve">skite nanoplatelets, and </w:t>
      </w:r>
      <w:r w:rsidR="005470F0" w:rsidRPr="00BB42E7">
        <w:rPr>
          <w:rFonts w:asciiTheme="minorHAnsi" w:hAnsiTheme="minorHAnsi" w:cstheme="minorHAnsi"/>
          <w:color w:val="auto"/>
        </w:rPr>
        <w:t>thus we chose</w:t>
      </w:r>
      <w:r w:rsidR="002B6576" w:rsidRPr="00BB42E7">
        <w:rPr>
          <w:rFonts w:asciiTheme="minorHAnsi" w:hAnsiTheme="minorHAnsi" w:cstheme="minorHAnsi"/>
          <w:color w:val="auto"/>
        </w:rPr>
        <w:t xml:space="preserve"> DMF and toluene</w:t>
      </w:r>
      <w:r w:rsidR="00F72C6D" w:rsidRPr="00BB42E7">
        <w:rPr>
          <w:rFonts w:asciiTheme="minorHAnsi" w:hAnsiTheme="minorHAnsi" w:cstheme="minorHAnsi"/>
          <w:color w:val="auto"/>
        </w:rPr>
        <w:t xml:space="preserve">. </w:t>
      </w:r>
      <w:r w:rsidR="00224FBE" w:rsidRPr="00BB42E7">
        <w:rPr>
          <w:rFonts w:asciiTheme="minorHAnsi" w:hAnsiTheme="minorHAnsi" w:cstheme="minorHAnsi"/>
          <w:color w:val="auto"/>
        </w:rPr>
        <w:t>Also, it is important to have nonpolar solvent in large excess to</w:t>
      </w:r>
      <w:r w:rsidR="005470F0" w:rsidRPr="00BB42E7">
        <w:rPr>
          <w:rFonts w:asciiTheme="minorHAnsi" w:hAnsiTheme="minorHAnsi" w:cstheme="minorHAnsi"/>
          <w:color w:val="auto"/>
        </w:rPr>
        <w:t xml:space="preserve"> the</w:t>
      </w:r>
      <w:r w:rsidR="00224FBE" w:rsidRPr="00BB42E7">
        <w:rPr>
          <w:rFonts w:asciiTheme="minorHAnsi" w:hAnsiTheme="minorHAnsi" w:cstheme="minorHAnsi"/>
          <w:color w:val="auto"/>
        </w:rPr>
        <w:t xml:space="preserve"> added polar solvent for the crystallization of perovskite nanoplatelets</w:t>
      </w:r>
      <w:r w:rsidR="00D749D5" w:rsidRPr="00BB42E7">
        <w:rPr>
          <w:rFonts w:asciiTheme="minorHAnsi" w:hAnsiTheme="minorHAnsi" w:cstheme="minorHAnsi"/>
          <w:color w:val="auto"/>
        </w:rPr>
        <w:t xml:space="preserve"> to occur</w:t>
      </w:r>
      <w:r w:rsidR="00224FBE" w:rsidRPr="00BB42E7">
        <w:rPr>
          <w:rFonts w:asciiTheme="minorHAnsi" w:hAnsiTheme="minorHAnsi" w:cstheme="minorHAnsi"/>
          <w:color w:val="auto"/>
        </w:rPr>
        <w:t xml:space="preserve">. </w:t>
      </w:r>
      <w:r w:rsidR="000D72CB" w:rsidRPr="00BB42E7">
        <w:rPr>
          <w:rFonts w:asciiTheme="minorHAnsi" w:hAnsiTheme="minorHAnsi" w:cstheme="minorHAnsi"/>
          <w:color w:val="auto"/>
        </w:rPr>
        <w:t xml:space="preserve">Adding too much polar solvent increases the polarity of the </w:t>
      </w:r>
      <w:r w:rsidR="005E4DB4" w:rsidRPr="00BB42E7">
        <w:rPr>
          <w:rFonts w:asciiTheme="minorHAnsi" w:hAnsiTheme="minorHAnsi" w:cstheme="minorHAnsi"/>
          <w:color w:val="auto"/>
          <w:lang w:eastAsia="ko-KR"/>
        </w:rPr>
        <w:t>resulting solvent mixture (i.e. DMF + toluene)</w:t>
      </w:r>
      <w:r w:rsidR="00D749D5" w:rsidRPr="00BB42E7">
        <w:rPr>
          <w:rFonts w:asciiTheme="minorHAnsi" w:hAnsiTheme="minorHAnsi" w:cstheme="minorHAnsi"/>
          <w:color w:val="auto"/>
        </w:rPr>
        <w:t>,</w:t>
      </w:r>
      <w:r w:rsidR="000D72CB" w:rsidRPr="00BB42E7">
        <w:rPr>
          <w:rFonts w:asciiTheme="minorHAnsi" w:hAnsiTheme="minorHAnsi" w:cstheme="minorHAnsi"/>
          <w:color w:val="auto"/>
        </w:rPr>
        <w:t xml:space="preserve"> which </w:t>
      </w:r>
      <w:r w:rsidR="00F55525" w:rsidRPr="00BB42E7">
        <w:rPr>
          <w:rFonts w:asciiTheme="minorHAnsi" w:hAnsiTheme="minorHAnsi" w:cstheme="minorHAnsi" w:hint="eastAsia"/>
          <w:color w:val="auto"/>
          <w:lang w:eastAsia="ko-KR"/>
        </w:rPr>
        <w:t xml:space="preserve">can </w:t>
      </w:r>
      <w:r w:rsidR="000D72CB" w:rsidRPr="00BB42E7">
        <w:rPr>
          <w:rFonts w:asciiTheme="minorHAnsi" w:hAnsiTheme="minorHAnsi" w:cstheme="minorHAnsi"/>
          <w:color w:val="auto"/>
        </w:rPr>
        <w:t xml:space="preserve">dissolve </w:t>
      </w:r>
      <w:r w:rsidR="00137F2C" w:rsidRPr="00BB42E7">
        <w:rPr>
          <w:rFonts w:asciiTheme="minorHAnsi" w:hAnsiTheme="minorHAnsi" w:cstheme="minorHAnsi"/>
          <w:color w:val="auto"/>
        </w:rPr>
        <w:t>the</w:t>
      </w:r>
      <w:r w:rsidR="000D72CB" w:rsidRPr="00BB42E7">
        <w:rPr>
          <w:rFonts w:asciiTheme="minorHAnsi" w:hAnsiTheme="minorHAnsi" w:cstheme="minorHAnsi"/>
          <w:color w:val="auto"/>
        </w:rPr>
        <w:t xml:space="preserve"> nanoplatelets.</w:t>
      </w:r>
      <w:r w:rsidR="002D7360" w:rsidRPr="00BB42E7">
        <w:rPr>
          <w:rFonts w:asciiTheme="minorHAnsi" w:hAnsiTheme="minorHAnsi" w:cstheme="minorHAnsi"/>
          <w:color w:val="auto"/>
        </w:rPr>
        <w:t xml:space="preserve"> </w:t>
      </w:r>
      <w:r w:rsidR="000229C9" w:rsidRPr="00BB42E7">
        <w:rPr>
          <w:rFonts w:asciiTheme="minorHAnsi" w:hAnsiTheme="minorHAnsi" w:cstheme="minorHAnsi"/>
          <w:color w:val="auto"/>
        </w:rPr>
        <w:t xml:space="preserve">Chloride- and cesium-incorporating </w:t>
      </w:r>
      <w:proofErr w:type="spellStart"/>
      <w:r w:rsidR="000229C9" w:rsidRPr="00BB42E7">
        <w:rPr>
          <w:rFonts w:asciiTheme="minorHAnsi" w:hAnsiTheme="minorHAnsi" w:cstheme="minorHAnsi"/>
          <w:color w:val="auto"/>
        </w:rPr>
        <w:t>nanopatelets</w:t>
      </w:r>
      <w:proofErr w:type="spellEnd"/>
      <w:r w:rsidR="000229C9" w:rsidRPr="00BB42E7">
        <w:rPr>
          <w:rFonts w:asciiTheme="minorHAnsi" w:hAnsiTheme="minorHAnsi" w:cstheme="minorHAnsi"/>
          <w:color w:val="auto"/>
        </w:rPr>
        <w:t xml:space="preserve"> can also be synthesized </w:t>
      </w:r>
      <w:r w:rsidR="00137F2C" w:rsidRPr="00BB42E7">
        <w:rPr>
          <w:rFonts w:asciiTheme="minorHAnsi" w:hAnsiTheme="minorHAnsi" w:cstheme="minorHAnsi"/>
          <w:color w:val="auto"/>
        </w:rPr>
        <w:t xml:space="preserve">by this approach </w:t>
      </w:r>
      <w:r w:rsidR="00161A83" w:rsidRPr="00BB42E7">
        <w:rPr>
          <w:rFonts w:asciiTheme="minorHAnsi" w:hAnsiTheme="minorHAnsi" w:cstheme="minorHAnsi"/>
          <w:color w:val="auto"/>
        </w:rPr>
        <w:t>(</w:t>
      </w:r>
      <w:r w:rsidR="00161A83" w:rsidRPr="006555D9">
        <w:rPr>
          <w:rFonts w:asciiTheme="minorHAnsi" w:hAnsiTheme="minorHAnsi" w:cstheme="minorHAnsi"/>
          <w:b/>
          <w:bCs/>
          <w:color w:val="auto"/>
        </w:rPr>
        <w:t>Figure S5</w:t>
      </w:r>
      <w:r w:rsidR="00161A83" w:rsidRPr="00BB42E7">
        <w:rPr>
          <w:rFonts w:asciiTheme="minorHAnsi" w:hAnsiTheme="minorHAnsi" w:cstheme="minorHAnsi"/>
          <w:color w:val="auto"/>
        </w:rPr>
        <w:t>)</w:t>
      </w:r>
      <w:r w:rsidR="00AF7358" w:rsidRPr="00BB42E7">
        <w:rPr>
          <w:rFonts w:asciiTheme="minorHAnsi" w:hAnsiTheme="minorHAnsi" w:cstheme="minorHAnsi"/>
          <w:color w:val="auto"/>
        </w:rPr>
        <w:t>,</w:t>
      </w:r>
      <w:r w:rsidR="00137F2C" w:rsidRPr="00BB42E7">
        <w:rPr>
          <w:rFonts w:asciiTheme="minorHAnsi" w:hAnsiTheme="minorHAnsi" w:cstheme="minorHAnsi"/>
          <w:color w:val="auto"/>
        </w:rPr>
        <w:t xml:space="preserve"> though the chloride-containing nanoplatelets are </w:t>
      </w:r>
      <w:proofErr w:type="spellStart"/>
      <w:r w:rsidR="00137F2C" w:rsidRPr="00BB42E7">
        <w:rPr>
          <w:rFonts w:asciiTheme="minorHAnsi" w:hAnsiTheme="minorHAnsi" w:cstheme="minorHAnsi"/>
          <w:color w:val="auto"/>
        </w:rPr>
        <w:t>nonemissive</w:t>
      </w:r>
      <w:proofErr w:type="spellEnd"/>
      <w:r w:rsidR="00137F2C" w:rsidRPr="00BB42E7">
        <w:rPr>
          <w:rFonts w:asciiTheme="minorHAnsi" w:hAnsiTheme="minorHAnsi" w:cstheme="minorHAnsi"/>
          <w:color w:val="auto"/>
        </w:rPr>
        <w:t xml:space="preserve"> and the cesium-based nanoplatelets suffer from inferior stability and thickness homogeneity relative to the methylammonium-based nanoplatelets when synthesized via this method</w:t>
      </w:r>
      <w:r w:rsidR="00663FB5" w:rsidRPr="00BB42E7">
        <w:rPr>
          <w:rFonts w:asciiTheme="minorHAnsi" w:hAnsiTheme="minorHAnsi" w:cstheme="minorHAnsi"/>
          <w:color w:val="auto"/>
        </w:rPr>
        <w:fldChar w:fldCharType="begin"/>
      </w:r>
      <w:r w:rsidR="00663FB5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Weidman&lt;/Author&gt;&lt;Year&gt;2016&lt;/Year&gt;&lt;RecNum&gt;115&lt;/RecNum&gt;&lt;DisplayText&gt;&lt;style face="superscript"&gt;38&lt;/style&gt;&lt;/DisplayText&gt;&lt;record&gt;&lt;rec-number&gt;115&lt;/rec-number&gt;&lt;foreign-keys&gt;&lt;key app="EN" db-id="efxpavspdf25adet5rrpwfwxe0v0ewwx5tas" timestamp="1470716652"&gt;115&lt;/key&gt;&lt;key app="ENWeb" db-id=""&gt;0&lt;/key&gt;&lt;/foreign-keys&gt;&lt;ref-type name="Journal Article"&gt;17&lt;/ref-type&gt;&lt;contributors&gt;&lt;authors&gt;&lt;author&gt;Weidman, M. C.&lt;/author&gt;&lt;author&gt;Seitz, M.&lt;/author&gt;&lt;author&gt;Stranks, S. D.&lt;/author&gt;&lt;author&gt;Tisdale, W. A.&lt;/author&gt;&lt;/authors&gt;&lt;/contributors&gt;&lt;titles&gt;&lt;title&gt;Highly Tunable Colloidal Perovskite Nanoplatelets Through Variable Cation, Metal, and Halide Composition&lt;/title&gt;&lt;secondary-title&gt;ACS Nano&lt;/secondary-title&gt;&lt;/titles&gt;&lt;periodical&gt;&lt;full-title&gt;Acs Nano&lt;/full-title&gt;&lt;/periodical&gt;&lt;pages&gt;7830-7839&lt;/pages&gt;&lt;volume&gt;10&lt;/volume&gt;&lt;number&gt;8&lt;/number&gt;&lt;dates&gt;&lt;year&gt;2016&lt;/year&gt;&lt;pub-dates&gt;&lt;date&gt;Jul 29&lt;/date&gt;&lt;/pub-dates&gt;&lt;/dates&gt;&lt;isbn&gt;1936-086X (Electronic)&amp;#xD;1936-0851 (Linking)&lt;/isbn&gt;&lt;accession-num&gt;27471862&lt;/accession-num&gt;&lt;urls&gt;&lt;related-urls&gt;&lt;url&gt;http://www.ncbi.nlm.nih.gov/pubmed/27471862&lt;/url&gt;&lt;/related-urls&gt;&lt;/urls&gt;&lt;electronic-resource-num&gt;10.1021/acsnano.6b03496&lt;/electronic-resource-num&gt;&lt;/record&gt;&lt;/Cite&gt;&lt;/EndNote&gt;</w:instrText>
      </w:r>
      <w:r w:rsidR="00663FB5" w:rsidRPr="00BB42E7">
        <w:rPr>
          <w:rFonts w:asciiTheme="minorHAnsi" w:hAnsiTheme="minorHAnsi" w:cstheme="minorHAnsi"/>
          <w:color w:val="auto"/>
        </w:rPr>
        <w:fldChar w:fldCharType="separate"/>
      </w:r>
      <w:r w:rsidR="00663FB5" w:rsidRPr="00BB42E7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="00663FB5" w:rsidRPr="00BB42E7">
        <w:rPr>
          <w:rFonts w:asciiTheme="minorHAnsi" w:hAnsiTheme="minorHAnsi" w:cstheme="minorHAnsi"/>
          <w:color w:val="auto"/>
        </w:rPr>
        <w:fldChar w:fldCharType="end"/>
      </w:r>
      <w:r w:rsidR="006555D9" w:rsidRPr="00BB42E7">
        <w:rPr>
          <w:rFonts w:asciiTheme="minorHAnsi" w:hAnsiTheme="minorHAnsi" w:cstheme="minorHAnsi"/>
          <w:color w:val="auto"/>
        </w:rPr>
        <w:t>.</w:t>
      </w:r>
      <w:r w:rsidR="00AF7358" w:rsidRPr="00BB42E7">
        <w:rPr>
          <w:rFonts w:asciiTheme="minorHAnsi" w:hAnsiTheme="minorHAnsi" w:cstheme="minorHAnsi"/>
          <w:color w:val="auto"/>
        </w:rPr>
        <w:t xml:space="preserve"> </w:t>
      </w:r>
      <w:r w:rsidR="00137F2C" w:rsidRPr="00BB42E7">
        <w:rPr>
          <w:rFonts w:asciiTheme="minorHAnsi" w:hAnsiTheme="minorHAnsi" w:cstheme="minorHAnsi"/>
          <w:color w:val="auto"/>
        </w:rPr>
        <w:t xml:space="preserve">Finally, we note that only the </w:t>
      </w:r>
      <w:r w:rsidR="00AF7358" w:rsidRPr="00BB42E7">
        <w:rPr>
          <w:rFonts w:asciiTheme="minorHAnsi" w:hAnsiTheme="minorHAnsi" w:cstheme="minorHAnsi"/>
          <w:i/>
          <w:color w:val="auto"/>
        </w:rPr>
        <w:t>n</w:t>
      </w:r>
      <w:r w:rsidR="00AF7358" w:rsidRPr="00BB42E7">
        <w:rPr>
          <w:rFonts w:asciiTheme="minorHAnsi" w:hAnsiTheme="minorHAnsi" w:cstheme="minorHAnsi"/>
          <w:color w:val="auto"/>
        </w:rPr>
        <w:t xml:space="preserve"> = 1 and </w:t>
      </w:r>
      <w:r w:rsidR="00AF7358" w:rsidRPr="00BB42E7">
        <w:rPr>
          <w:rFonts w:asciiTheme="minorHAnsi" w:hAnsiTheme="minorHAnsi" w:cstheme="minorHAnsi"/>
          <w:i/>
          <w:color w:val="auto"/>
        </w:rPr>
        <w:t>n</w:t>
      </w:r>
      <w:r w:rsidR="00AF7358" w:rsidRPr="00BB42E7">
        <w:rPr>
          <w:rFonts w:asciiTheme="minorHAnsi" w:hAnsiTheme="minorHAnsi" w:cstheme="minorHAnsi"/>
          <w:color w:val="auto"/>
        </w:rPr>
        <w:t xml:space="preserve"> = 2 </w:t>
      </w:r>
      <w:r w:rsidR="00137F2C" w:rsidRPr="00BB42E7">
        <w:rPr>
          <w:rFonts w:asciiTheme="minorHAnsi" w:hAnsiTheme="minorHAnsi" w:cstheme="minorHAnsi"/>
          <w:color w:val="auto"/>
        </w:rPr>
        <w:t>members have been synthesized with good thickness homogeneity by this method; attempts at making thicker (</w:t>
      </w:r>
      <w:r w:rsidR="00137F2C" w:rsidRPr="00BB42E7">
        <w:rPr>
          <w:rFonts w:asciiTheme="minorHAnsi" w:hAnsiTheme="minorHAnsi" w:cstheme="minorHAnsi"/>
          <w:i/>
          <w:color w:val="auto"/>
        </w:rPr>
        <w:t xml:space="preserve">n </w:t>
      </w:r>
      <w:r w:rsidR="00137F2C" w:rsidRPr="00BB42E7">
        <w:rPr>
          <w:rFonts w:asciiTheme="minorHAnsi" w:hAnsiTheme="minorHAnsi" w:cstheme="minorHAnsi"/>
          <w:color w:val="auto"/>
        </w:rPr>
        <w:t>≥ 3) nanoplatelets</w:t>
      </w:r>
      <w:r w:rsidR="008F4F81" w:rsidRPr="00BB42E7">
        <w:rPr>
          <w:rFonts w:asciiTheme="minorHAnsi" w:hAnsiTheme="minorHAnsi" w:cstheme="minorHAnsi"/>
          <w:color w:val="auto"/>
        </w:rPr>
        <w:t xml:space="preserve"> typically yield mixed-thickness dispersions </w:t>
      </w:r>
      <w:r w:rsidR="00AF7358" w:rsidRPr="00BB42E7">
        <w:rPr>
          <w:rFonts w:asciiTheme="minorHAnsi" w:hAnsiTheme="minorHAnsi" w:cstheme="minorHAnsi"/>
          <w:color w:val="auto"/>
        </w:rPr>
        <w:t>(</w:t>
      </w:r>
      <w:r w:rsidR="00AF7358" w:rsidRPr="006555D9">
        <w:rPr>
          <w:rFonts w:asciiTheme="minorHAnsi" w:hAnsiTheme="minorHAnsi" w:cstheme="minorHAnsi"/>
          <w:b/>
          <w:bCs/>
          <w:color w:val="auto"/>
        </w:rPr>
        <w:t>Figure S</w:t>
      </w:r>
      <w:r w:rsidR="00EB6DA3" w:rsidRPr="006555D9">
        <w:rPr>
          <w:rFonts w:asciiTheme="minorHAnsi" w:hAnsiTheme="minorHAnsi" w:cstheme="minorHAnsi"/>
          <w:b/>
          <w:bCs/>
          <w:color w:val="auto"/>
        </w:rPr>
        <w:t>6</w:t>
      </w:r>
      <w:r w:rsidR="00AF7358" w:rsidRPr="00BB42E7">
        <w:rPr>
          <w:rFonts w:asciiTheme="minorHAnsi" w:hAnsiTheme="minorHAnsi" w:cstheme="minorHAnsi"/>
          <w:color w:val="auto"/>
        </w:rPr>
        <w:t>).</w:t>
      </w:r>
    </w:p>
    <w:p w14:paraId="29EEEA85" w14:textId="77777777" w:rsidR="00AA71D6" w:rsidRPr="00BB42E7" w:rsidRDefault="00AA71D6" w:rsidP="00150D36">
      <w:pPr>
        <w:rPr>
          <w:rFonts w:asciiTheme="minorHAnsi" w:hAnsiTheme="minorHAnsi" w:cstheme="minorHAnsi"/>
          <w:color w:val="auto"/>
        </w:rPr>
      </w:pPr>
    </w:p>
    <w:p w14:paraId="4E044C4C" w14:textId="51A1B7B0" w:rsidR="00163745" w:rsidRPr="00BB42E7" w:rsidRDefault="00F72C6D" w:rsidP="00150D36">
      <w:pPr>
        <w:rPr>
          <w:rFonts w:asciiTheme="minorHAnsi" w:hAnsiTheme="minorHAnsi" w:cstheme="minorHAnsi"/>
          <w:color w:val="auto"/>
        </w:rPr>
      </w:pPr>
      <w:r w:rsidRPr="006555D9">
        <w:rPr>
          <w:rFonts w:asciiTheme="minorHAnsi" w:hAnsiTheme="minorHAnsi" w:cstheme="minorHAnsi"/>
          <w:b/>
          <w:bCs/>
          <w:color w:val="auto"/>
        </w:rPr>
        <w:t>Figure 2</w:t>
      </w:r>
      <w:r w:rsidRPr="00BB42E7">
        <w:rPr>
          <w:rFonts w:asciiTheme="minorHAnsi" w:hAnsiTheme="minorHAnsi" w:cstheme="minorHAnsi"/>
          <w:color w:val="auto"/>
        </w:rPr>
        <w:t xml:space="preserve"> shows the images of </w:t>
      </w:r>
      <w:r w:rsidR="00FC475C" w:rsidRPr="00BB42E7">
        <w:rPr>
          <w:rFonts w:asciiTheme="minorHAnsi" w:hAnsiTheme="minorHAnsi" w:cstheme="minorHAnsi"/>
          <w:color w:val="auto"/>
        </w:rPr>
        <w:t xml:space="preserve">as-synthesized </w:t>
      </w:r>
      <w:r w:rsidRPr="00BB42E7">
        <w:rPr>
          <w:rFonts w:asciiTheme="minorHAnsi" w:hAnsiTheme="minorHAnsi" w:cstheme="minorHAnsi"/>
          <w:color w:val="auto"/>
        </w:rPr>
        <w:t>colloidal perovskite nanoplatelet so</w:t>
      </w:r>
      <w:r w:rsidR="00876157" w:rsidRPr="00BB42E7">
        <w:rPr>
          <w:rFonts w:asciiTheme="minorHAnsi" w:hAnsiTheme="minorHAnsi" w:cstheme="minorHAnsi"/>
          <w:color w:val="auto"/>
        </w:rPr>
        <w:t>lutions illuminated by UV light, where the e</w:t>
      </w:r>
      <w:r w:rsidR="00D11E7F" w:rsidRPr="00BB42E7">
        <w:rPr>
          <w:rFonts w:asciiTheme="minorHAnsi" w:hAnsiTheme="minorHAnsi" w:cstheme="minorHAnsi"/>
          <w:color w:val="auto"/>
        </w:rPr>
        <w:t xml:space="preserve">mission of the nanoplatelets can be clearly </w:t>
      </w:r>
      <w:r w:rsidR="00FC475C" w:rsidRPr="00BB42E7">
        <w:rPr>
          <w:rFonts w:asciiTheme="minorHAnsi" w:hAnsiTheme="minorHAnsi" w:cstheme="minorHAnsi"/>
          <w:color w:val="auto"/>
        </w:rPr>
        <w:t>seen</w:t>
      </w:r>
      <w:r w:rsidR="00D11E7F" w:rsidRPr="00BB42E7">
        <w:rPr>
          <w:rFonts w:asciiTheme="minorHAnsi" w:hAnsiTheme="minorHAnsi" w:cstheme="minorHAnsi"/>
          <w:color w:val="auto"/>
        </w:rPr>
        <w:t xml:space="preserve"> along the </w:t>
      </w:r>
      <w:r w:rsidR="00876157" w:rsidRPr="00BB42E7">
        <w:rPr>
          <w:rFonts w:asciiTheme="minorHAnsi" w:hAnsiTheme="minorHAnsi" w:cstheme="minorHAnsi"/>
          <w:color w:val="auto"/>
        </w:rPr>
        <w:t>b</w:t>
      </w:r>
      <w:r w:rsidR="00D11E7F" w:rsidRPr="00BB42E7">
        <w:rPr>
          <w:rFonts w:asciiTheme="minorHAnsi" w:hAnsiTheme="minorHAnsi" w:cstheme="minorHAnsi"/>
          <w:color w:val="auto"/>
        </w:rPr>
        <w:t xml:space="preserve">eam path. </w:t>
      </w:r>
      <w:r w:rsidR="00432B6C" w:rsidRPr="006555D9">
        <w:rPr>
          <w:rFonts w:asciiTheme="minorHAnsi" w:hAnsiTheme="minorHAnsi" w:cstheme="minorHAnsi"/>
          <w:b/>
          <w:bCs/>
          <w:color w:val="auto"/>
        </w:rPr>
        <w:t xml:space="preserve">Figure 3 </w:t>
      </w:r>
      <w:r w:rsidR="00FC475C" w:rsidRPr="00BB42E7">
        <w:rPr>
          <w:rFonts w:asciiTheme="minorHAnsi" w:hAnsiTheme="minorHAnsi" w:cstheme="minorHAnsi"/>
          <w:color w:val="auto"/>
        </w:rPr>
        <w:t xml:space="preserve">shows the </w:t>
      </w:r>
      <w:r w:rsidR="00774A65" w:rsidRPr="00BB42E7">
        <w:rPr>
          <w:rFonts w:asciiTheme="minorHAnsi" w:hAnsiTheme="minorHAnsi" w:cstheme="minorHAnsi"/>
          <w:color w:val="auto"/>
        </w:rPr>
        <w:t xml:space="preserve">normalized </w:t>
      </w:r>
      <w:r w:rsidR="00FC475C" w:rsidRPr="00BB42E7">
        <w:rPr>
          <w:rFonts w:asciiTheme="minorHAnsi" w:hAnsiTheme="minorHAnsi" w:cstheme="minorHAnsi"/>
          <w:color w:val="auto"/>
        </w:rPr>
        <w:t xml:space="preserve">photoluminescence (PL) and absorption spectra of </w:t>
      </w:r>
      <w:r w:rsidR="00774A65" w:rsidRPr="00BB42E7">
        <w:rPr>
          <w:rFonts w:asciiTheme="minorHAnsi" w:hAnsiTheme="minorHAnsi" w:cstheme="minorHAnsi"/>
          <w:color w:val="auto"/>
        </w:rPr>
        <w:t xml:space="preserve">colloidal </w:t>
      </w:r>
      <w:r w:rsidR="00FC475C" w:rsidRPr="00BB42E7">
        <w:rPr>
          <w:rFonts w:asciiTheme="minorHAnsi" w:hAnsiTheme="minorHAnsi" w:cstheme="minorHAnsi"/>
          <w:color w:val="auto"/>
        </w:rPr>
        <w:t>perovskite nanoplatelet solutions</w:t>
      </w:r>
      <w:r w:rsidR="001E6D08" w:rsidRPr="00BB42E7">
        <w:rPr>
          <w:rFonts w:asciiTheme="minorHAnsi" w:hAnsiTheme="minorHAnsi" w:cstheme="minorHAnsi"/>
          <w:color w:val="auto"/>
        </w:rPr>
        <w:t>,</w:t>
      </w:r>
      <w:r w:rsidR="009D0E8A" w:rsidRPr="00BB42E7">
        <w:rPr>
          <w:rFonts w:asciiTheme="minorHAnsi" w:hAnsiTheme="minorHAnsi" w:cstheme="minorHAnsi"/>
          <w:color w:val="auto"/>
        </w:rPr>
        <w:t xml:space="preserve"> which are consistent with previous reports</w:t>
      </w:r>
      <w:r w:rsidR="00E5502E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XJpdG1vbmdrb2w8L0F1dGhvcj48WWVhcj4yMDE5PC9Z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XJpdG1vbmdrb2w8L0F1dGhvcj48WWVhcj4yMDE5PC9Z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="00E5502E" w:rsidRPr="00BB42E7">
        <w:rPr>
          <w:rFonts w:asciiTheme="minorHAnsi" w:hAnsiTheme="minorHAnsi" w:cstheme="minorHAnsi"/>
          <w:color w:val="auto"/>
        </w:rPr>
      </w:r>
      <w:r w:rsidR="00E5502E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37,38,50,51</w:t>
      </w:r>
      <w:r w:rsidR="00E5502E" w:rsidRPr="00BB42E7">
        <w:rPr>
          <w:rFonts w:asciiTheme="minorHAnsi" w:hAnsiTheme="minorHAnsi" w:cstheme="minorHAnsi"/>
          <w:color w:val="auto"/>
        </w:rPr>
        <w:fldChar w:fldCharType="end"/>
      </w:r>
      <w:r w:rsidR="00FC475C" w:rsidRPr="00BB42E7">
        <w:rPr>
          <w:rFonts w:asciiTheme="minorHAnsi" w:hAnsiTheme="minorHAnsi" w:cstheme="minorHAnsi"/>
          <w:color w:val="auto"/>
        </w:rPr>
        <w:t>, demonstrating</w:t>
      </w:r>
      <w:r w:rsidR="00BA3918" w:rsidRPr="00BB42E7">
        <w:rPr>
          <w:rFonts w:asciiTheme="minorHAnsi" w:hAnsiTheme="minorHAnsi" w:cstheme="minorHAnsi"/>
          <w:color w:val="auto"/>
        </w:rPr>
        <w:t xml:space="preserve"> the tunabi</w:t>
      </w:r>
      <w:r w:rsidR="00F55525" w:rsidRPr="00BB42E7">
        <w:rPr>
          <w:rFonts w:asciiTheme="minorHAnsi" w:hAnsiTheme="minorHAnsi" w:cstheme="minorHAnsi"/>
          <w:color w:val="auto"/>
        </w:rPr>
        <w:t>lity of perovskite nanoplatelet</w:t>
      </w:r>
      <w:r w:rsidR="00F55525" w:rsidRPr="00BB42E7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EC50E5" w:rsidRPr="00BB42E7">
        <w:rPr>
          <w:rFonts w:asciiTheme="minorHAnsi" w:hAnsiTheme="minorHAnsi" w:cstheme="minorHAnsi"/>
          <w:color w:val="auto"/>
          <w:lang w:eastAsia="ko-KR"/>
        </w:rPr>
        <w:t xml:space="preserve"> with thickness and </w:t>
      </w:r>
      <w:r w:rsidR="00474945" w:rsidRPr="00BB42E7">
        <w:rPr>
          <w:rFonts w:asciiTheme="minorHAnsi" w:hAnsiTheme="minorHAnsi" w:cstheme="minorHAnsi"/>
          <w:color w:val="auto"/>
          <w:lang w:eastAsia="ko-KR"/>
        </w:rPr>
        <w:t>constituent species</w:t>
      </w:r>
      <w:r w:rsidR="00BA3918" w:rsidRPr="00BB42E7">
        <w:rPr>
          <w:rFonts w:asciiTheme="minorHAnsi" w:hAnsiTheme="minorHAnsi" w:cstheme="minorHAnsi"/>
          <w:color w:val="auto"/>
        </w:rPr>
        <w:t>.</w:t>
      </w:r>
      <w:r w:rsidR="00CA0D24" w:rsidRPr="00BB42E7">
        <w:rPr>
          <w:rFonts w:asciiTheme="minorHAnsi" w:hAnsiTheme="minorHAnsi" w:cstheme="minorHAnsi"/>
          <w:color w:val="auto"/>
        </w:rPr>
        <w:t xml:space="preserve"> </w:t>
      </w:r>
      <w:r w:rsidR="00906F99" w:rsidRPr="00BB42E7">
        <w:rPr>
          <w:rFonts w:asciiTheme="minorHAnsi" w:hAnsiTheme="minorHAnsi" w:cstheme="minorHAnsi"/>
          <w:color w:val="auto"/>
        </w:rPr>
        <w:t xml:space="preserve">For all nanoplatelets, strong excitonic features </w:t>
      </w:r>
      <w:r w:rsidR="00244927" w:rsidRPr="00BB42E7">
        <w:rPr>
          <w:rFonts w:asciiTheme="minorHAnsi" w:hAnsiTheme="minorHAnsi" w:cstheme="minorHAnsi"/>
          <w:color w:val="auto"/>
        </w:rPr>
        <w:t>in the absorption spectra and significant blue-shift of the spectra compared to bulk perovskites</w:t>
      </w:r>
      <w:r w:rsidR="00F4224F" w:rsidRPr="00BB42E7">
        <w:rPr>
          <w:rFonts w:asciiTheme="minorHAnsi" w:hAnsiTheme="minorHAnsi" w:cstheme="minorHAnsi"/>
          <w:color w:val="auto"/>
        </w:rPr>
        <w:fldChar w:fldCharType="begin"/>
      </w:r>
      <w:r w:rsidR="0054670F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Weidman&lt;/Author&gt;&lt;Year&gt;2017&lt;/Year&gt;&lt;RecNum&gt;465&lt;/RecNum&gt;&lt;DisplayText&gt;&lt;style face="superscript"&gt;35&lt;/style&gt;&lt;/DisplayText&gt;&lt;record&gt;&lt;rec-number&gt;465&lt;/rec-number&gt;&lt;foreign-keys&gt;&lt;key app="EN" db-id="efxpavspdf25adet5rrpwfwxe0v0ewwx5tas" timestamp="1538155884"&gt;465&lt;/key&gt;&lt;/foreign-keys&gt;&lt;ref-type name="Journal Article"&gt;17&lt;/ref-type&gt;&lt;contributors&gt;&lt;authors&gt;&lt;author&gt;Weidman, Mark C.&lt;/author&gt;&lt;author&gt;Goodman, Aaron J.&lt;/author&gt;&lt;author&gt;Tisdale, William A.&lt;/author&gt;&lt;/authors&gt;&lt;/contributors&gt;&lt;titles&gt;&lt;title&gt;Colloidal halide perovskite nanoplatelets: An exciting new class of semiconductor nanomaterials&lt;/title&gt;&lt;secondary-title&gt;Chemistry of Materials&lt;/secondary-title&gt;&lt;/titles&gt;&lt;periodical&gt;&lt;full-title&gt;Chemistry of Materials&lt;/full-title&gt;&lt;/periodical&gt;&lt;pages&gt;5019-5030&lt;/pages&gt;&lt;volume&gt;29&lt;/volume&gt;&lt;number&gt;12&lt;/number&gt;&lt;dates&gt;&lt;year&gt;2017&lt;/year&gt;&lt;/dates&gt;&lt;isbn&gt;0897-4756&lt;/isbn&gt;&lt;urls&gt;&lt;/urls&gt;&lt;/record&gt;&lt;/Cite&gt;&lt;/EndNote&gt;</w:instrText>
      </w:r>
      <w:r w:rsidR="00F4224F" w:rsidRPr="00BB42E7">
        <w:rPr>
          <w:rFonts w:asciiTheme="minorHAnsi" w:hAnsiTheme="minorHAnsi" w:cstheme="minorHAnsi"/>
          <w:color w:val="auto"/>
        </w:rPr>
        <w:fldChar w:fldCharType="separate"/>
      </w:r>
      <w:r w:rsidR="00F4224F" w:rsidRPr="00BB42E7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="00F4224F" w:rsidRPr="00BB42E7">
        <w:rPr>
          <w:rFonts w:asciiTheme="minorHAnsi" w:hAnsiTheme="minorHAnsi" w:cstheme="minorHAnsi"/>
          <w:color w:val="auto"/>
        </w:rPr>
        <w:fldChar w:fldCharType="end"/>
      </w:r>
      <w:r w:rsidR="00244927" w:rsidRPr="00BB42E7">
        <w:rPr>
          <w:rFonts w:asciiTheme="minorHAnsi" w:hAnsiTheme="minorHAnsi" w:cstheme="minorHAnsi"/>
          <w:color w:val="auto"/>
        </w:rPr>
        <w:t xml:space="preserve"> </w:t>
      </w:r>
      <w:r w:rsidR="00906F99" w:rsidRPr="00BB42E7">
        <w:rPr>
          <w:rFonts w:asciiTheme="minorHAnsi" w:hAnsiTheme="minorHAnsi" w:cstheme="minorHAnsi"/>
          <w:color w:val="auto"/>
        </w:rPr>
        <w:t xml:space="preserve">were observed </w:t>
      </w:r>
      <w:r w:rsidR="00244927" w:rsidRPr="00BB42E7">
        <w:rPr>
          <w:rFonts w:asciiTheme="minorHAnsi" w:hAnsiTheme="minorHAnsi" w:cstheme="minorHAnsi"/>
          <w:color w:val="auto"/>
        </w:rPr>
        <w:t>d</w:t>
      </w:r>
      <w:r w:rsidR="00906F99" w:rsidRPr="00BB42E7">
        <w:rPr>
          <w:rFonts w:asciiTheme="minorHAnsi" w:hAnsiTheme="minorHAnsi" w:cstheme="minorHAnsi"/>
          <w:color w:val="auto"/>
        </w:rPr>
        <w:t>ue to strong quantum- and dielectric-confine</w:t>
      </w:r>
      <w:r w:rsidR="005E4DB4" w:rsidRPr="00BB42E7">
        <w:rPr>
          <w:rFonts w:asciiTheme="minorHAnsi" w:hAnsiTheme="minorHAnsi" w:cstheme="minorHAnsi"/>
          <w:color w:val="auto"/>
        </w:rPr>
        <w:t>ment</w:t>
      </w:r>
      <w:r w:rsidR="00906F99" w:rsidRPr="00BB42E7">
        <w:rPr>
          <w:rFonts w:asciiTheme="minorHAnsi" w:hAnsiTheme="minorHAnsi" w:cstheme="minorHAnsi"/>
          <w:color w:val="auto"/>
        </w:rPr>
        <w:t xml:space="preserve">. </w:t>
      </w:r>
      <w:r w:rsidR="005E4DB4" w:rsidRPr="00BB42E7">
        <w:rPr>
          <w:rFonts w:asciiTheme="minorHAnsi" w:hAnsiTheme="minorHAnsi" w:cstheme="minorHAnsi"/>
          <w:color w:val="auto"/>
        </w:rPr>
        <w:t xml:space="preserve">Changing the </w:t>
      </w:r>
      <w:r w:rsidR="00A53810" w:rsidRPr="00BB42E7">
        <w:rPr>
          <w:rFonts w:asciiTheme="minorHAnsi" w:hAnsiTheme="minorHAnsi" w:cstheme="minorHAnsi"/>
          <w:color w:val="auto"/>
        </w:rPr>
        <w:t xml:space="preserve">organic cation from methylammonium to </w:t>
      </w:r>
      <w:proofErr w:type="spellStart"/>
      <w:r w:rsidR="00A53810" w:rsidRPr="00BB42E7">
        <w:rPr>
          <w:rFonts w:asciiTheme="minorHAnsi" w:hAnsiTheme="minorHAnsi" w:cstheme="minorHAnsi"/>
          <w:color w:val="auto"/>
        </w:rPr>
        <w:t>formamidinium</w:t>
      </w:r>
      <w:proofErr w:type="spellEnd"/>
      <w:r w:rsidR="00A53810" w:rsidRPr="00BB42E7">
        <w:rPr>
          <w:rFonts w:asciiTheme="minorHAnsi" w:hAnsiTheme="minorHAnsi" w:cstheme="minorHAnsi"/>
          <w:color w:val="auto"/>
        </w:rPr>
        <w:t xml:space="preserve"> did not sig</w:t>
      </w:r>
      <w:r w:rsidR="000F19BD" w:rsidRPr="00BB42E7">
        <w:rPr>
          <w:rFonts w:asciiTheme="minorHAnsi" w:hAnsiTheme="minorHAnsi" w:cstheme="minorHAnsi"/>
          <w:color w:val="auto"/>
        </w:rPr>
        <w:t>nificantly affect the band gap</w:t>
      </w:r>
      <w:r w:rsidR="005E4DB4" w:rsidRPr="00BB42E7">
        <w:rPr>
          <w:rFonts w:asciiTheme="minorHAnsi" w:hAnsiTheme="minorHAnsi" w:cstheme="minorHAnsi"/>
          <w:color w:val="auto"/>
        </w:rPr>
        <w:t xml:space="preserve"> –</w:t>
      </w:r>
      <w:r w:rsidR="000F19BD" w:rsidRPr="00BB42E7">
        <w:rPr>
          <w:rFonts w:asciiTheme="minorHAnsi" w:hAnsiTheme="minorHAnsi" w:cstheme="minorHAnsi"/>
          <w:color w:val="auto"/>
        </w:rPr>
        <w:t xml:space="preserve"> </w:t>
      </w:r>
      <w:r w:rsidR="005E4DB4" w:rsidRPr="00BB42E7">
        <w:rPr>
          <w:rFonts w:asciiTheme="minorHAnsi" w:hAnsiTheme="minorHAnsi" w:cstheme="minorHAnsi"/>
          <w:color w:val="auto"/>
        </w:rPr>
        <w:t xml:space="preserve">either </w:t>
      </w:r>
      <w:r w:rsidR="000F19BD" w:rsidRPr="00BB42E7">
        <w:rPr>
          <w:rFonts w:asciiTheme="minorHAnsi" w:hAnsiTheme="minorHAnsi" w:cstheme="minorHAnsi"/>
          <w:color w:val="auto"/>
        </w:rPr>
        <w:t xml:space="preserve">for bromide </w:t>
      </w:r>
      <w:r w:rsidR="005E4DB4" w:rsidRPr="00BB42E7">
        <w:rPr>
          <w:rFonts w:asciiTheme="minorHAnsi" w:hAnsiTheme="minorHAnsi" w:cstheme="minorHAnsi"/>
          <w:color w:val="auto"/>
        </w:rPr>
        <w:t xml:space="preserve">or </w:t>
      </w:r>
      <w:r w:rsidR="000F19BD" w:rsidRPr="00BB42E7">
        <w:rPr>
          <w:rFonts w:asciiTheme="minorHAnsi" w:hAnsiTheme="minorHAnsi" w:cstheme="minorHAnsi"/>
          <w:color w:val="auto"/>
        </w:rPr>
        <w:t>iodide nanoplatelets</w:t>
      </w:r>
      <w:r w:rsidR="005E4DB4" w:rsidRPr="00BB42E7">
        <w:rPr>
          <w:rFonts w:asciiTheme="minorHAnsi" w:hAnsiTheme="minorHAnsi" w:cstheme="minorHAnsi"/>
          <w:color w:val="auto"/>
        </w:rPr>
        <w:t xml:space="preserve"> – in agreement with understanding of the valence electronic structure in lead halide perovskites</w:t>
      </w:r>
      <w:r w:rsidR="00C32F3B" w:rsidRPr="00BB42E7">
        <w:rPr>
          <w:rFonts w:asciiTheme="minorHAnsi" w:hAnsiTheme="minorHAnsi" w:cstheme="minorHAnsi"/>
          <w:color w:val="auto"/>
        </w:rPr>
        <w:fldChar w:fldCharType="begin"/>
      </w:r>
      <w:r w:rsidR="00C32F3B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Kovalenko&lt;/Author&gt;&lt;Year&gt;2017&lt;/Year&gt;&lt;RecNum&gt;445&lt;/RecNum&gt;&lt;DisplayText&gt;&lt;style face="superscript"&gt;13&lt;/style&gt;&lt;/DisplayText&gt;&lt;record&gt;&lt;rec-number&gt;445&lt;/rec-number&gt;&lt;foreign-keys&gt;&lt;key app="EN" db-id="efxpavspdf25adet5rrpwfwxe0v0ewwx5tas" timestamp="1534965155"&gt;445&lt;/key&gt;&lt;/foreign-keys&gt;&lt;ref-type name="Journal Article"&gt;17&lt;/ref-type&gt;&lt;contributors&gt;&lt;authors&gt;&lt;author&gt;Kovalenko, Maksym V.&lt;/author&gt;&lt;author&gt;Protesescu, Loredana&lt;/author&gt;&lt;author&gt;Bodnarchuk, Maryna I.&lt;/author&gt;&lt;/authors&gt;&lt;/contributors&gt;&lt;titles&gt;&lt;title&gt;Properties and potential optoelectronic applications of lead halide perovskite nanocrystals&lt;/title&gt;&lt;secondary-title&gt;Science&lt;/secondary-title&gt;&lt;/titles&gt;&lt;periodical&gt;&lt;full-title&gt;Science&lt;/full-title&gt;&lt;/periodical&gt;&lt;pages&gt;745-750&lt;/pages&gt;&lt;volume&gt;358&lt;/volume&gt;&lt;number&gt;6364&lt;/number&gt;&lt;dates&gt;&lt;year&gt;2017&lt;/year&gt;&lt;/dates&gt;&lt;isbn&gt;0036-8075&lt;/isbn&gt;&lt;urls&gt;&lt;/urls&gt;&lt;/record&gt;&lt;/Cite&gt;&lt;/EndNote&gt;</w:instrText>
      </w:r>
      <w:r w:rsidR="00C32F3B" w:rsidRPr="00BB42E7">
        <w:rPr>
          <w:rFonts w:asciiTheme="minorHAnsi" w:hAnsiTheme="minorHAnsi" w:cstheme="minorHAnsi"/>
          <w:color w:val="auto"/>
        </w:rPr>
        <w:fldChar w:fldCharType="separate"/>
      </w:r>
      <w:r w:rsidR="00C32F3B" w:rsidRPr="00BB42E7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C32F3B" w:rsidRPr="00BB42E7">
        <w:rPr>
          <w:rFonts w:asciiTheme="minorHAnsi" w:hAnsiTheme="minorHAnsi" w:cstheme="minorHAnsi"/>
          <w:color w:val="auto"/>
        </w:rPr>
        <w:fldChar w:fldCharType="end"/>
      </w:r>
      <w:r w:rsidR="000F19BD" w:rsidRPr="00BB42E7">
        <w:rPr>
          <w:rFonts w:asciiTheme="minorHAnsi" w:hAnsiTheme="minorHAnsi" w:cstheme="minorHAnsi"/>
          <w:color w:val="auto"/>
        </w:rPr>
        <w:t xml:space="preserve">. </w:t>
      </w:r>
      <w:r w:rsidR="00706DEC" w:rsidRPr="006555D9">
        <w:rPr>
          <w:rFonts w:asciiTheme="minorHAnsi" w:hAnsiTheme="minorHAnsi" w:cstheme="minorHAnsi"/>
          <w:b/>
          <w:bCs/>
          <w:color w:val="auto"/>
        </w:rPr>
        <w:t>Table S1</w:t>
      </w:r>
      <w:r w:rsidR="00706DEC" w:rsidRPr="00BB42E7">
        <w:rPr>
          <w:rFonts w:asciiTheme="minorHAnsi" w:hAnsiTheme="minorHAnsi" w:cstheme="minorHAnsi"/>
          <w:color w:val="auto"/>
        </w:rPr>
        <w:t xml:space="preserve"> summarizes the photoluminescence quantum yields (PLQYs) of those colloidal perovskite </w:t>
      </w:r>
      <w:r w:rsidR="009B2926" w:rsidRPr="00BB42E7">
        <w:rPr>
          <w:rFonts w:asciiTheme="minorHAnsi" w:hAnsiTheme="minorHAnsi" w:cstheme="minorHAnsi"/>
          <w:color w:val="auto"/>
        </w:rPr>
        <w:t>nanoplatelet solutions</w:t>
      </w:r>
      <w:r w:rsidR="00706DEC" w:rsidRPr="00BB42E7">
        <w:rPr>
          <w:rFonts w:asciiTheme="minorHAnsi" w:hAnsiTheme="minorHAnsi" w:cstheme="minorHAnsi"/>
          <w:color w:val="auto"/>
        </w:rPr>
        <w:t>.</w:t>
      </w:r>
    </w:p>
    <w:p w14:paraId="1BE3AE7D" w14:textId="77777777" w:rsidR="00AA71D6" w:rsidRPr="00BB42E7" w:rsidRDefault="00AA71D6" w:rsidP="00150D36">
      <w:pPr>
        <w:rPr>
          <w:rFonts w:asciiTheme="minorHAnsi" w:hAnsiTheme="minorHAnsi" w:cstheme="minorHAnsi"/>
          <w:color w:val="auto"/>
        </w:rPr>
      </w:pPr>
    </w:p>
    <w:p w14:paraId="1D7010BB" w14:textId="45D43C4C" w:rsidR="00816521" w:rsidRPr="00BB42E7" w:rsidRDefault="00427506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The t</w:t>
      </w:r>
      <w:r w:rsidR="00E617DE" w:rsidRPr="00BB42E7">
        <w:rPr>
          <w:rFonts w:asciiTheme="minorHAnsi" w:hAnsiTheme="minorHAnsi" w:cstheme="minorHAnsi"/>
          <w:color w:val="auto"/>
        </w:rPr>
        <w:t xml:space="preserve">wo-dimensional structure of </w:t>
      </w:r>
      <w:r w:rsidR="006E080E" w:rsidRPr="00BB42E7">
        <w:rPr>
          <w:rFonts w:asciiTheme="minorHAnsi" w:hAnsiTheme="minorHAnsi" w:cstheme="minorHAnsi"/>
          <w:color w:val="auto"/>
        </w:rPr>
        <w:t xml:space="preserve">the </w:t>
      </w:r>
      <w:r w:rsidR="00E617DE" w:rsidRPr="00BB42E7">
        <w:rPr>
          <w:rFonts w:asciiTheme="minorHAnsi" w:hAnsiTheme="minorHAnsi" w:cstheme="minorHAnsi"/>
          <w:color w:val="auto"/>
        </w:rPr>
        <w:t xml:space="preserve">perovskite nanoplatelets </w:t>
      </w:r>
      <w:r w:rsidR="006E080E" w:rsidRPr="00BB42E7">
        <w:rPr>
          <w:rFonts w:asciiTheme="minorHAnsi" w:hAnsiTheme="minorHAnsi" w:cstheme="minorHAnsi"/>
          <w:color w:val="auto"/>
        </w:rPr>
        <w:t>was</w:t>
      </w:r>
      <w:r w:rsidR="00E617DE" w:rsidRPr="00BB42E7">
        <w:rPr>
          <w:rFonts w:asciiTheme="minorHAnsi" w:hAnsiTheme="minorHAnsi" w:cstheme="minorHAnsi"/>
          <w:color w:val="auto"/>
        </w:rPr>
        <w:t xml:space="preserve"> confirmed by TEM and XRD. In </w:t>
      </w:r>
      <w:r w:rsidR="00E617DE" w:rsidRPr="006555D9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A6B50" w:rsidRPr="006555D9">
        <w:rPr>
          <w:rFonts w:asciiTheme="minorHAnsi" w:hAnsiTheme="minorHAnsi" w:cstheme="minorHAnsi"/>
          <w:b/>
          <w:bCs/>
          <w:color w:val="auto"/>
        </w:rPr>
        <w:t>4</w:t>
      </w:r>
      <w:r w:rsidR="00E617DE" w:rsidRPr="00BB42E7">
        <w:rPr>
          <w:rFonts w:asciiTheme="minorHAnsi" w:hAnsiTheme="minorHAnsi" w:cstheme="minorHAnsi"/>
          <w:color w:val="auto"/>
        </w:rPr>
        <w:t>, TEM</w:t>
      </w:r>
      <w:r w:rsidR="00816521" w:rsidRPr="00BB42E7">
        <w:rPr>
          <w:rFonts w:asciiTheme="minorHAnsi" w:hAnsiTheme="minorHAnsi" w:cstheme="minorHAnsi"/>
          <w:color w:val="auto"/>
        </w:rPr>
        <w:t xml:space="preserve"> images</w:t>
      </w:r>
      <w:r w:rsidR="00782BB8" w:rsidRPr="00BB42E7">
        <w:rPr>
          <w:rFonts w:asciiTheme="minorHAnsi" w:hAnsiTheme="minorHAnsi" w:cstheme="minorHAnsi"/>
          <w:color w:val="auto"/>
        </w:rPr>
        <w:t xml:space="preserve"> show partially overlapping</w:t>
      </w:r>
      <w:r w:rsidR="00816521" w:rsidRPr="00BB42E7">
        <w:rPr>
          <w:rFonts w:asciiTheme="minorHAnsi" w:hAnsiTheme="minorHAnsi" w:cstheme="minorHAnsi"/>
          <w:color w:val="auto"/>
        </w:rPr>
        <w:t xml:space="preserve"> two-dimensional perovskite nanoplatelets</w:t>
      </w:r>
      <w:r w:rsidR="00782BB8" w:rsidRPr="00BB42E7">
        <w:rPr>
          <w:rFonts w:asciiTheme="minorHAnsi" w:hAnsiTheme="minorHAnsi" w:cstheme="minorHAnsi"/>
          <w:color w:val="auto"/>
        </w:rPr>
        <w:t xml:space="preserve">, with individual lateral dimensions ranging from a few hundred </w:t>
      </w:r>
      <w:r w:rsidR="00594FB1" w:rsidRPr="00BB42E7">
        <w:rPr>
          <w:rFonts w:asciiTheme="minorHAnsi" w:hAnsiTheme="minorHAnsi" w:cstheme="minorHAnsi"/>
          <w:color w:val="auto"/>
        </w:rPr>
        <w:t>nano</w:t>
      </w:r>
      <w:r w:rsidR="00782BB8" w:rsidRPr="00BB42E7">
        <w:rPr>
          <w:rFonts w:asciiTheme="minorHAnsi" w:hAnsiTheme="minorHAnsi" w:cstheme="minorHAnsi"/>
          <w:color w:val="auto"/>
        </w:rPr>
        <w:t>meters to a micrometer</w:t>
      </w:r>
      <w:r w:rsidR="00816521" w:rsidRPr="00BB42E7">
        <w:rPr>
          <w:rFonts w:asciiTheme="minorHAnsi" w:hAnsiTheme="minorHAnsi" w:cstheme="minorHAnsi"/>
          <w:color w:val="auto"/>
        </w:rPr>
        <w:t>.</w:t>
      </w:r>
      <w:r w:rsidR="005E4DB4" w:rsidRPr="00BB42E7">
        <w:rPr>
          <w:rFonts w:asciiTheme="minorHAnsi" w:hAnsiTheme="minorHAnsi" w:cstheme="minorHAnsi"/>
          <w:color w:val="auto"/>
        </w:rPr>
        <w:t xml:space="preserve"> The image contrast and random configuration of nanoplatelets on the TEM grid suggests that they are dispersed in solution as individual sheets – rather than stacked lamellar crystals.</w:t>
      </w:r>
      <w:r w:rsidR="00816521" w:rsidRPr="00BB42E7">
        <w:rPr>
          <w:rFonts w:asciiTheme="minorHAnsi" w:hAnsiTheme="minorHAnsi" w:cstheme="minorHAnsi"/>
          <w:color w:val="auto"/>
        </w:rPr>
        <w:t xml:space="preserve"> </w:t>
      </w:r>
      <w:r w:rsidR="001C67B9" w:rsidRPr="00BB42E7">
        <w:rPr>
          <w:rFonts w:asciiTheme="minorHAnsi" w:hAnsiTheme="minorHAnsi" w:cstheme="minorHAnsi"/>
          <w:color w:val="auto"/>
        </w:rPr>
        <w:t>Small</w:t>
      </w:r>
      <w:r w:rsidR="00062036" w:rsidRPr="00BB42E7">
        <w:rPr>
          <w:rFonts w:asciiTheme="minorHAnsi" w:hAnsiTheme="minorHAnsi" w:cstheme="minorHAnsi"/>
          <w:color w:val="auto"/>
        </w:rPr>
        <w:t>, dark</w:t>
      </w:r>
      <w:r w:rsidR="001C67B9" w:rsidRPr="00BB42E7">
        <w:rPr>
          <w:rFonts w:asciiTheme="minorHAnsi" w:hAnsiTheme="minorHAnsi" w:cstheme="minorHAnsi"/>
          <w:color w:val="auto"/>
        </w:rPr>
        <w:t xml:space="preserve"> spherical dots </w:t>
      </w:r>
      <w:r w:rsidR="00200063" w:rsidRPr="00BB42E7">
        <w:rPr>
          <w:rFonts w:asciiTheme="minorHAnsi" w:hAnsiTheme="minorHAnsi" w:cstheme="minorHAnsi"/>
          <w:color w:val="auto"/>
        </w:rPr>
        <w:t xml:space="preserve">appeared </w:t>
      </w:r>
      <w:r w:rsidR="00F74F7F" w:rsidRPr="00BB42E7">
        <w:rPr>
          <w:rFonts w:asciiTheme="minorHAnsi" w:hAnsiTheme="minorHAnsi" w:cstheme="minorHAnsi"/>
          <w:color w:val="auto"/>
        </w:rPr>
        <w:t xml:space="preserve">upon electron beam irradiation </w:t>
      </w:r>
      <w:r w:rsidR="00200063" w:rsidRPr="00BB42E7">
        <w:rPr>
          <w:rFonts w:asciiTheme="minorHAnsi" w:hAnsiTheme="minorHAnsi" w:cstheme="minorHAnsi"/>
          <w:color w:val="auto"/>
        </w:rPr>
        <w:t xml:space="preserve">as observed in </w:t>
      </w:r>
      <w:r w:rsidR="00200063" w:rsidRPr="006555D9">
        <w:rPr>
          <w:rFonts w:asciiTheme="minorHAnsi" w:hAnsiTheme="minorHAnsi" w:cstheme="minorHAnsi"/>
          <w:b/>
          <w:bCs/>
          <w:color w:val="auto"/>
        </w:rPr>
        <w:t>Figure 4</w:t>
      </w:r>
      <w:r w:rsidR="00200063" w:rsidRPr="00BB42E7">
        <w:rPr>
          <w:rFonts w:asciiTheme="minorHAnsi" w:hAnsiTheme="minorHAnsi" w:cstheme="minorHAnsi"/>
          <w:color w:val="auto"/>
        </w:rPr>
        <w:t xml:space="preserve">, and they </w:t>
      </w:r>
      <w:r w:rsidR="001C67B9" w:rsidRPr="00BB42E7">
        <w:rPr>
          <w:rFonts w:asciiTheme="minorHAnsi" w:hAnsiTheme="minorHAnsi" w:cstheme="minorHAnsi"/>
          <w:color w:val="auto"/>
        </w:rPr>
        <w:t>are believed to be</w:t>
      </w:r>
      <w:r w:rsidR="00311CE8" w:rsidRPr="00BB42E7">
        <w:rPr>
          <w:rFonts w:asciiTheme="minorHAnsi" w:hAnsiTheme="minorHAnsi" w:cstheme="minorHAnsi"/>
          <w:color w:val="auto"/>
        </w:rPr>
        <w:t xml:space="preserve"> metallic</w:t>
      </w:r>
      <w:r w:rsidR="001C67B9" w:rsidRPr="00BB42E7">
        <w:rPr>
          <w:rFonts w:asciiTheme="minorHAnsi" w:hAnsiTheme="minorHAnsi" w:cstheme="minorHAnsi"/>
          <w:color w:val="auto"/>
        </w:rPr>
        <w:t xml:space="preserve"> Pb</w:t>
      </w:r>
      <w:r w:rsidR="00543127" w:rsidRPr="00BB42E7">
        <w:rPr>
          <w:rFonts w:asciiTheme="minorHAnsi" w:hAnsiTheme="minorHAnsi" w:cstheme="minorHAnsi"/>
          <w:color w:val="auto"/>
        </w:rPr>
        <w:t xml:space="preserve"> as previously reported</w:t>
      </w:r>
      <w:r w:rsidR="00E945D3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a2tlcm1hbjwvQXV0aG9yPjxZZWFyPjIwMTY8L1llYXI+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a2tlcm1hbjwvQXV0aG9yPjxZZWFyPjIwMTY8L1llYXI+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="00E945D3" w:rsidRPr="00BB42E7">
        <w:rPr>
          <w:rFonts w:asciiTheme="minorHAnsi" w:hAnsiTheme="minorHAnsi" w:cstheme="minorHAnsi"/>
          <w:color w:val="auto"/>
        </w:rPr>
      </w:r>
      <w:r w:rsidR="00E945D3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36,52</w:t>
      </w:r>
      <w:r w:rsidR="00E945D3" w:rsidRPr="00BB42E7">
        <w:rPr>
          <w:rFonts w:asciiTheme="minorHAnsi" w:hAnsiTheme="minorHAnsi" w:cstheme="minorHAnsi"/>
          <w:color w:val="auto"/>
        </w:rPr>
        <w:fldChar w:fldCharType="end"/>
      </w:r>
      <w:r w:rsidR="00790052" w:rsidRPr="00BB42E7">
        <w:rPr>
          <w:rFonts w:asciiTheme="minorHAnsi" w:hAnsiTheme="minorHAnsi" w:cstheme="minorHAnsi"/>
          <w:color w:val="auto"/>
        </w:rPr>
        <w:t>.</w:t>
      </w:r>
      <w:r w:rsidR="001C67B9" w:rsidRPr="00BB42E7">
        <w:rPr>
          <w:rFonts w:asciiTheme="minorHAnsi" w:hAnsiTheme="minorHAnsi" w:cstheme="minorHAnsi"/>
          <w:color w:val="auto"/>
        </w:rPr>
        <w:t xml:space="preserve"> </w:t>
      </w:r>
      <w:r w:rsidR="00A81043" w:rsidRPr="00BB42E7">
        <w:rPr>
          <w:rFonts w:asciiTheme="minorHAnsi" w:hAnsiTheme="minorHAnsi" w:cstheme="minorHAnsi"/>
          <w:color w:val="auto"/>
        </w:rPr>
        <w:t>D</w:t>
      </w:r>
      <w:r w:rsidR="00B74C43" w:rsidRPr="00BB42E7">
        <w:rPr>
          <w:rFonts w:asciiTheme="minorHAnsi" w:hAnsiTheme="minorHAnsi" w:cstheme="minorHAnsi"/>
          <w:color w:val="auto"/>
        </w:rPr>
        <w:t xml:space="preserve">ue to </w:t>
      </w:r>
      <w:r w:rsidR="00B14D31" w:rsidRPr="00BB42E7">
        <w:rPr>
          <w:rFonts w:asciiTheme="minorHAnsi" w:hAnsiTheme="minorHAnsi" w:cstheme="minorHAnsi"/>
          <w:color w:val="auto"/>
        </w:rPr>
        <w:t xml:space="preserve">the </w:t>
      </w:r>
      <w:r w:rsidR="00782BB8" w:rsidRPr="00BB42E7">
        <w:rPr>
          <w:rFonts w:asciiTheme="minorHAnsi" w:hAnsiTheme="minorHAnsi" w:cstheme="minorHAnsi"/>
          <w:color w:val="auto"/>
        </w:rPr>
        <w:t>large lateral dimension</w:t>
      </w:r>
      <w:r w:rsidR="005E4DB4" w:rsidRPr="00BB42E7">
        <w:rPr>
          <w:rFonts w:asciiTheme="minorHAnsi" w:hAnsiTheme="minorHAnsi" w:cstheme="minorHAnsi"/>
          <w:color w:val="auto"/>
        </w:rPr>
        <w:t>s</w:t>
      </w:r>
      <w:r w:rsidR="00B14D31" w:rsidRPr="00BB42E7">
        <w:rPr>
          <w:rFonts w:asciiTheme="minorHAnsi" w:hAnsiTheme="minorHAnsi" w:cstheme="minorHAnsi"/>
          <w:color w:val="auto"/>
        </w:rPr>
        <w:t xml:space="preserve"> of perovskite nanoplatelets</w:t>
      </w:r>
      <w:r w:rsidR="00782BB8" w:rsidRPr="00BB42E7">
        <w:rPr>
          <w:rFonts w:asciiTheme="minorHAnsi" w:hAnsiTheme="minorHAnsi" w:cstheme="minorHAnsi"/>
          <w:color w:val="auto"/>
        </w:rPr>
        <w:t xml:space="preserve">, </w:t>
      </w:r>
      <w:r w:rsidR="00B14D31" w:rsidRPr="00BB42E7">
        <w:rPr>
          <w:rFonts w:asciiTheme="minorHAnsi" w:hAnsiTheme="minorHAnsi" w:cstheme="minorHAnsi"/>
          <w:color w:val="auto"/>
        </w:rPr>
        <w:t>they</w:t>
      </w:r>
      <w:r w:rsidR="00782BB8" w:rsidRPr="00BB42E7">
        <w:rPr>
          <w:rFonts w:asciiTheme="minorHAnsi" w:hAnsiTheme="minorHAnsi" w:cstheme="minorHAnsi"/>
          <w:color w:val="auto"/>
        </w:rPr>
        <w:t xml:space="preserve"> preferentially lay flat on top of each other when </w:t>
      </w:r>
      <w:r w:rsidR="005E4DB4" w:rsidRPr="00BB42E7">
        <w:rPr>
          <w:rFonts w:asciiTheme="minorHAnsi" w:hAnsiTheme="minorHAnsi" w:cstheme="minorHAnsi"/>
          <w:color w:val="auto"/>
        </w:rPr>
        <w:t xml:space="preserve">cast into a </w:t>
      </w:r>
      <w:r w:rsidR="00782BB8" w:rsidRPr="00BB42E7">
        <w:rPr>
          <w:rFonts w:asciiTheme="minorHAnsi" w:hAnsiTheme="minorHAnsi" w:cstheme="minorHAnsi"/>
          <w:color w:val="auto"/>
        </w:rPr>
        <w:t>film</w:t>
      </w:r>
      <w:r w:rsidR="008B0F7C" w:rsidRPr="00BB42E7">
        <w:rPr>
          <w:rFonts w:asciiTheme="minorHAnsi" w:hAnsiTheme="minorHAnsi" w:cstheme="minorHAnsi"/>
          <w:color w:val="auto"/>
        </w:rPr>
        <w:t>,</w:t>
      </w:r>
      <w:r w:rsidR="00782BB8" w:rsidRPr="00BB42E7">
        <w:rPr>
          <w:rFonts w:asciiTheme="minorHAnsi" w:hAnsiTheme="minorHAnsi" w:cstheme="minorHAnsi"/>
          <w:color w:val="auto"/>
        </w:rPr>
        <w:t xml:space="preserve"> and periodic stacking peaks </w:t>
      </w:r>
      <w:r w:rsidR="008E5103" w:rsidRPr="00BB42E7">
        <w:rPr>
          <w:rFonts w:asciiTheme="minorHAnsi" w:hAnsiTheme="minorHAnsi" w:cstheme="minorHAnsi"/>
          <w:color w:val="auto"/>
        </w:rPr>
        <w:t>dominate</w:t>
      </w:r>
      <w:r w:rsidR="004A7E4A" w:rsidRPr="00BB42E7">
        <w:rPr>
          <w:rFonts w:asciiTheme="minorHAnsi" w:hAnsiTheme="minorHAnsi" w:cstheme="minorHAnsi"/>
          <w:color w:val="auto"/>
        </w:rPr>
        <w:t>d</w:t>
      </w:r>
      <w:r w:rsidR="008E5103" w:rsidRPr="00BB42E7">
        <w:rPr>
          <w:rFonts w:asciiTheme="minorHAnsi" w:hAnsiTheme="minorHAnsi" w:cstheme="minorHAnsi"/>
          <w:color w:val="auto"/>
        </w:rPr>
        <w:t xml:space="preserve"> the</w:t>
      </w:r>
      <w:r w:rsidR="000376A8" w:rsidRPr="00BB42E7">
        <w:rPr>
          <w:rFonts w:asciiTheme="minorHAnsi" w:hAnsiTheme="minorHAnsi" w:cstheme="minorHAnsi"/>
          <w:color w:val="auto"/>
        </w:rPr>
        <w:t xml:space="preserve"> </w:t>
      </w:r>
      <w:r w:rsidR="00782BB8" w:rsidRPr="00BB42E7">
        <w:rPr>
          <w:rFonts w:asciiTheme="minorHAnsi" w:hAnsiTheme="minorHAnsi" w:cstheme="minorHAnsi"/>
          <w:color w:val="auto"/>
        </w:rPr>
        <w:t xml:space="preserve">XRD pattern </w:t>
      </w:r>
      <w:r w:rsidR="00E617DE" w:rsidRPr="00BB42E7">
        <w:rPr>
          <w:rFonts w:asciiTheme="minorHAnsi" w:hAnsiTheme="minorHAnsi" w:cstheme="minorHAnsi"/>
          <w:color w:val="auto"/>
        </w:rPr>
        <w:t xml:space="preserve">as shown in </w:t>
      </w:r>
      <w:r w:rsidR="00782BB8" w:rsidRPr="00BB42E7">
        <w:rPr>
          <w:rFonts w:asciiTheme="minorHAnsi" w:hAnsiTheme="minorHAnsi" w:cstheme="minorHAnsi"/>
          <w:color w:val="auto"/>
        </w:rPr>
        <w:t xml:space="preserve">Figure </w:t>
      </w:r>
      <w:r w:rsidR="00923719" w:rsidRPr="00BB42E7">
        <w:rPr>
          <w:rFonts w:asciiTheme="minorHAnsi" w:hAnsiTheme="minorHAnsi" w:cstheme="minorHAnsi"/>
          <w:color w:val="auto"/>
        </w:rPr>
        <w:t>5</w:t>
      </w:r>
      <w:r w:rsidR="00B74C43" w:rsidRPr="00BB42E7">
        <w:rPr>
          <w:rFonts w:asciiTheme="minorHAnsi" w:hAnsiTheme="minorHAnsi" w:cstheme="minorHAnsi"/>
          <w:color w:val="auto"/>
        </w:rPr>
        <w:t>.</w:t>
      </w:r>
      <w:r w:rsidR="00782BB8" w:rsidRPr="00BB42E7">
        <w:rPr>
          <w:rFonts w:asciiTheme="minorHAnsi" w:hAnsiTheme="minorHAnsi" w:cstheme="minorHAnsi"/>
          <w:color w:val="auto"/>
        </w:rPr>
        <w:t xml:space="preserve"> </w:t>
      </w:r>
      <w:r w:rsidR="008530C0" w:rsidRPr="00BB42E7">
        <w:rPr>
          <w:rFonts w:asciiTheme="minorHAnsi" w:hAnsiTheme="minorHAnsi" w:cstheme="minorHAnsi"/>
          <w:color w:val="auto"/>
        </w:rPr>
        <w:t xml:space="preserve">Considering that the lattice constant for </w:t>
      </w:r>
      <w:r w:rsidR="008B0F7C" w:rsidRPr="00BB42E7">
        <w:rPr>
          <w:rFonts w:asciiTheme="minorHAnsi" w:hAnsiTheme="minorHAnsi" w:cstheme="minorHAnsi"/>
          <w:color w:val="auto"/>
        </w:rPr>
        <w:t xml:space="preserve">the </w:t>
      </w:r>
      <w:r w:rsidR="008530C0" w:rsidRPr="00BB42E7">
        <w:rPr>
          <w:rFonts w:asciiTheme="minorHAnsi" w:hAnsiTheme="minorHAnsi" w:cstheme="minorHAnsi"/>
          <w:color w:val="auto"/>
        </w:rPr>
        <w:t>cubic perovskite unit cell is ~ 0.6 nm</w:t>
      </w:r>
      <w:r w:rsidR="000878EA" w:rsidRPr="00BB42E7">
        <w:rPr>
          <w:rFonts w:asciiTheme="minorHAnsi" w:hAnsiTheme="minorHAnsi" w:cstheme="minorHAnsi"/>
          <w:color w:val="auto"/>
        </w:rPr>
        <w:fldChar w:fldCharType="begin"/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Kojima&lt;/Author&gt;&lt;Year&gt;2009&lt;/Year&gt;&lt;RecNum&gt;190&lt;/RecNum&gt;&lt;DisplayText&gt;&lt;style face="superscript"&gt;53&lt;/style&gt;&lt;/DisplayText&gt;&lt;record&gt;&lt;rec-number&gt;190&lt;/rec-number&gt;&lt;foreign-keys&gt;&lt;key app="EN" db-id="efxpavspdf25adet5rrpwfwxe0v0ewwx5tas" timestamp="1479213018"&gt;190&lt;/key&gt;&lt;/foreign-keys&gt;&lt;ref-type name="Journal Article"&gt;17&lt;/ref-type&gt;&lt;contributors&gt;&lt;authors&gt;&lt;author&gt;Kojima, A.&lt;/author&gt;&lt;author&gt;Teshima, K.&lt;/author&gt;&lt;author&gt;Shirai, Y.&lt;/author&gt;&lt;author&gt;Miyasaka, T.&lt;/author&gt;&lt;/authors&gt;&lt;/contributors&gt;&lt;titles&gt;&lt;title&gt;Organometal Halide Perovskites as Visible-Light Sensitizers for Photovoltaic Cells&lt;/title&gt;&lt;secondary-title&gt;Journal of the American Chemical Society&lt;/secondary-title&gt;&lt;/titles&gt;&lt;periodical&gt;&lt;full-title&gt;Journal of the American Chemical Society&lt;/full-title&gt;&lt;/periodical&gt;&lt;pages&gt;6050-6051&lt;/pages&gt;&lt;volume&gt;131&lt;/volume&gt;&lt;number&gt;17&lt;/number&gt;&lt;dates&gt;&lt;year&gt;2009&lt;/year&gt;&lt;pub-dates&gt;&lt;date&gt;May&lt;/date&gt;&lt;/pub-dates&gt;&lt;/dates&gt;&lt;isbn&gt;0002-7863&lt;/isbn&gt;&lt;accession-num&gt;WOS:000265755800007&lt;/accession-num&gt;&lt;urls&gt;&lt;related-urls&gt;&lt;url&gt;&amp;lt;Go to ISI&amp;gt;://WOS:000265755800007&lt;/url&gt;&lt;/related-urls&gt;&lt;/urls&gt;&lt;electronic-resource-num&gt;10.1021/ja809598r&lt;/electronic-resource-num&gt;&lt;research-notes&gt;(not fully read)&amp;#xD;&amp;#xD;The first perovskite-sensitized solar cell published in 2009&amp;#xD;Efficiency 3.8%&lt;/research-notes&gt;&lt;/record&gt;&lt;/Cite&gt;&lt;/EndNote&gt;</w:instrText>
      </w:r>
      <w:r w:rsidR="000878EA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53</w:t>
      </w:r>
      <w:r w:rsidR="000878EA" w:rsidRPr="00BB42E7">
        <w:rPr>
          <w:rFonts w:asciiTheme="minorHAnsi" w:hAnsiTheme="minorHAnsi" w:cstheme="minorHAnsi"/>
          <w:color w:val="auto"/>
        </w:rPr>
        <w:fldChar w:fldCharType="end"/>
      </w:r>
      <w:r w:rsidR="008530C0" w:rsidRPr="00BB42E7">
        <w:rPr>
          <w:rFonts w:asciiTheme="minorHAnsi" w:hAnsiTheme="minorHAnsi" w:cstheme="minorHAnsi"/>
          <w:color w:val="auto"/>
        </w:rPr>
        <w:t xml:space="preserve">, it can be deduced that the </w:t>
      </w:r>
      <w:r w:rsidR="00B73D98" w:rsidRPr="00BB42E7">
        <w:rPr>
          <w:rFonts w:asciiTheme="minorHAnsi" w:hAnsiTheme="minorHAnsi" w:cstheme="minorHAnsi"/>
          <w:color w:val="auto"/>
        </w:rPr>
        <w:t xml:space="preserve">organic </w:t>
      </w:r>
      <w:r w:rsidR="008530C0" w:rsidRPr="00BB42E7">
        <w:rPr>
          <w:rFonts w:asciiTheme="minorHAnsi" w:hAnsiTheme="minorHAnsi" w:cstheme="minorHAnsi"/>
          <w:color w:val="auto"/>
        </w:rPr>
        <w:t xml:space="preserve">ligand layer </w:t>
      </w:r>
      <w:r w:rsidR="00B73D98" w:rsidRPr="00BB42E7">
        <w:rPr>
          <w:rFonts w:asciiTheme="minorHAnsi" w:hAnsiTheme="minorHAnsi" w:cstheme="minorHAnsi"/>
          <w:color w:val="auto"/>
        </w:rPr>
        <w:t>is 1 nm thick in</w:t>
      </w:r>
      <w:r w:rsidR="008530C0" w:rsidRPr="00BB42E7">
        <w:rPr>
          <w:rFonts w:asciiTheme="minorHAnsi" w:hAnsiTheme="minorHAnsi" w:cstheme="minorHAnsi"/>
          <w:color w:val="auto"/>
        </w:rPr>
        <w:t xml:space="preserve"> stacked nanoplatelet</w:t>
      </w:r>
      <w:r w:rsidR="00B73D98" w:rsidRPr="00BB42E7">
        <w:rPr>
          <w:rFonts w:asciiTheme="minorHAnsi" w:hAnsiTheme="minorHAnsi" w:cstheme="minorHAnsi"/>
          <w:color w:val="auto"/>
        </w:rPr>
        <w:t xml:space="preserve"> film</w:t>
      </w:r>
      <w:r w:rsidR="009B663D" w:rsidRPr="00BB42E7">
        <w:rPr>
          <w:rFonts w:asciiTheme="minorHAnsi" w:hAnsiTheme="minorHAnsi" w:cstheme="minorHAnsi"/>
          <w:color w:val="auto"/>
        </w:rPr>
        <w:t>s</w:t>
      </w:r>
      <w:r w:rsidR="008530C0" w:rsidRPr="00BB42E7">
        <w:rPr>
          <w:rFonts w:asciiTheme="minorHAnsi" w:hAnsiTheme="minorHAnsi" w:cstheme="minorHAnsi"/>
          <w:color w:val="auto"/>
        </w:rPr>
        <w:t xml:space="preserve"> regardless of </w:t>
      </w:r>
      <w:r w:rsidR="008714D8" w:rsidRPr="00BB42E7">
        <w:rPr>
          <w:rFonts w:asciiTheme="minorHAnsi" w:hAnsiTheme="minorHAnsi" w:cstheme="minorHAnsi"/>
          <w:color w:val="auto"/>
        </w:rPr>
        <w:t xml:space="preserve">the </w:t>
      </w:r>
      <w:r w:rsidR="008530C0" w:rsidRPr="00BB42E7">
        <w:rPr>
          <w:rFonts w:asciiTheme="minorHAnsi" w:hAnsiTheme="minorHAnsi" w:cstheme="minorHAnsi"/>
          <w:color w:val="auto"/>
        </w:rPr>
        <w:t>nanoplatelet species</w:t>
      </w:r>
      <w:r w:rsidR="00C32F3B" w:rsidRPr="00BB42E7">
        <w:rPr>
          <w:rFonts w:asciiTheme="minorHAnsi" w:hAnsiTheme="minorHAnsi" w:cstheme="minorHAnsi"/>
          <w:color w:val="auto"/>
        </w:rPr>
        <w:fldChar w:fldCharType="begin"/>
      </w:r>
      <w:r w:rsidR="00C32F3B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Weidman&lt;/Author&gt;&lt;Year&gt;2016&lt;/Year&gt;&lt;RecNum&gt;115&lt;/RecNum&gt;&lt;DisplayText&gt;&lt;style face="superscript"&gt;38&lt;/style&gt;&lt;/DisplayText&gt;&lt;record&gt;&lt;rec-number&gt;115&lt;/rec-number&gt;&lt;foreign-keys&gt;&lt;key app="EN" db-id="efxpavspdf25adet5rrpwfwxe0v0ewwx5tas" timestamp="1470716652"&gt;115&lt;/key&gt;&lt;key app="ENWeb" db-id=""&gt;0&lt;/key&gt;&lt;/foreign-keys&gt;&lt;ref-type name="Journal Article"&gt;17&lt;/ref-type&gt;&lt;contributors&gt;&lt;authors&gt;&lt;author&gt;Weidman, M. C.&lt;/author&gt;&lt;author&gt;Seitz, M.&lt;/author&gt;&lt;author&gt;Stranks, S. D.&lt;/author&gt;&lt;author&gt;Tisdale, W. A.&lt;/author&gt;&lt;/authors&gt;&lt;/contributors&gt;&lt;titles&gt;&lt;title&gt;Highly Tunable Colloidal Perovskite Nanoplatelets Through Variable Cation, Metal, and Halide Composition&lt;/title&gt;&lt;secondary-title&gt;ACS Nano&lt;/secondary-title&gt;&lt;/titles&gt;&lt;periodical&gt;&lt;full-title&gt;Acs Nano&lt;/full-title&gt;&lt;/periodical&gt;&lt;pages&gt;7830-7839&lt;/pages&gt;&lt;volume&gt;10&lt;/volume&gt;&lt;number&gt;8&lt;/number&gt;&lt;dates&gt;&lt;year&gt;2016&lt;/year&gt;&lt;pub-dates&gt;&lt;date&gt;Jul 29&lt;/date&gt;&lt;/pub-dates&gt;&lt;/dates&gt;&lt;isbn&gt;1936-086X (Electronic)&amp;#xD;1936-0851 (Linking)&lt;/isbn&gt;&lt;accession-num&gt;27471862&lt;/accession-num&gt;&lt;urls&gt;&lt;related-urls&gt;&lt;url&gt;http://www.ncbi.nlm.nih.gov/pubmed/27471862&lt;/url&gt;&lt;/related-urls&gt;&lt;/urls&gt;&lt;electronic-resource-num&gt;10.1021/acsnano.6b03496&lt;/electronic-resource-num&gt;&lt;/record&gt;&lt;/Cite&gt;&lt;/EndNote&gt;</w:instrText>
      </w:r>
      <w:r w:rsidR="00C32F3B" w:rsidRPr="00BB42E7">
        <w:rPr>
          <w:rFonts w:asciiTheme="minorHAnsi" w:hAnsiTheme="minorHAnsi" w:cstheme="minorHAnsi"/>
          <w:color w:val="auto"/>
        </w:rPr>
        <w:fldChar w:fldCharType="separate"/>
      </w:r>
      <w:r w:rsidR="00C32F3B" w:rsidRPr="00BB42E7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="00C32F3B" w:rsidRPr="00BB42E7">
        <w:rPr>
          <w:rFonts w:asciiTheme="minorHAnsi" w:hAnsiTheme="minorHAnsi" w:cstheme="minorHAnsi"/>
          <w:color w:val="auto"/>
        </w:rPr>
        <w:fldChar w:fldCharType="end"/>
      </w:r>
      <w:r w:rsidR="008530C0" w:rsidRPr="00BB42E7">
        <w:rPr>
          <w:rFonts w:asciiTheme="minorHAnsi" w:hAnsiTheme="minorHAnsi" w:cstheme="minorHAnsi"/>
          <w:color w:val="auto"/>
        </w:rPr>
        <w:t xml:space="preserve">. </w:t>
      </w:r>
    </w:p>
    <w:p w14:paraId="041E62CB" w14:textId="77777777" w:rsidR="00AA71D6" w:rsidRPr="00BB42E7" w:rsidRDefault="00AA71D6" w:rsidP="00150D36">
      <w:pPr>
        <w:rPr>
          <w:rFonts w:asciiTheme="minorHAnsi" w:hAnsiTheme="minorHAnsi" w:cstheme="minorHAnsi"/>
          <w:color w:val="auto"/>
        </w:rPr>
      </w:pPr>
    </w:p>
    <w:p w14:paraId="60711AC3" w14:textId="151EB20B" w:rsidR="004D230E" w:rsidRPr="00BB42E7" w:rsidRDefault="00464B7C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The absorption and emission resonance</w:t>
      </w:r>
      <w:r w:rsidRPr="00BB42E7">
        <w:rPr>
          <w:rFonts w:asciiTheme="minorHAnsi" w:hAnsiTheme="minorHAnsi" w:cstheme="minorHAnsi"/>
          <w:color w:val="auto"/>
          <w:lang w:eastAsia="ko-KR"/>
        </w:rPr>
        <w:t xml:space="preserve"> could </w:t>
      </w:r>
      <w:r w:rsidR="00A21045" w:rsidRPr="00BB42E7">
        <w:rPr>
          <w:rFonts w:asciiTheme="minorHAnsi" w:hAnsiTheme="minorHAnsi" w:cstheme="minorHAnsi"/>
          <w:color w:val="auto"/>
        </w:rPr>
        <w:t xml:space="preserve">be </w:t>
      </w:r>
      <w:r w:rsidR="00D76FF1" w:rsidRPr="00BB42E7">
        <w:rPr>
          <w:rFonts w:asciiTheme="minorHAnsi" w:hAnsiTheme="minorHAnsi" w:cstheme="minorHAnsi"/>
          <w:color w:val="auto"/>
        </w:rPr>
        <w:t>continuously</w:t>
      </w:r>
      <w:r w:rsidR="00A21045" w:rsidRPr="00BB42E7">
        <w:rPr>
          <w:rFonts w:asciiTheme="minorHAnsi" w:hAnsiTheme="minorHAnsi" w:cstheme="minorHAnsi"/>
          <w:color w:val="auto"/>
        </w:rPr>
        <w:t xml:space="preserve"> tuned by varying the halide co</w:t>
      </w:r>
      <w:r w:rsidR="00D76FF1" w:rsidRPr="00BB42E7">
        <w:rPr>
          <w:rFonts w:asciiTheme="minorHAnsi" w:hAnsiTheme="minorHAnsi" w:cstheme="minorHAnsi"/>
          <w:color w:val="auto"/>
        </w:rPr>
        <w:t xml:space="preserve">mposition. </w:t>
      </w:r>
      <w:r w:rsidR="00D76FF1" w:rsidRPr="006555D9">
        <w:rPr>
          <w:rFonts w:asciiTheme="minorHAnsi" w:hAnsiTheme="minorHAnsi" w:cstheme="minorHAnsi"/>
          <w:b/>
          <w:bCs/>
          <w:color w:val="auto"/>
        </w:rPr>
        <w:t>Figure 6</w:t>
      </w:r>
      <w:r w:rsidR="00D76FF1" w:rsidRPr="00BB42E7">
        <w:rPr>
          <w:rFonts w:asciiTheme="minorHAnsi" w:hAnsiTheme="minorHAnsi" w:cstheme="minorHAnsi"/>
          <w:color w:val="auto"/>
        </w:rPr>
        <w:t xml:space="preserve"> shows the </w:t>
      </w:r>
      <w:r w:rsidR="00774A65" w:rsidRPr="00BB42E7">
        <w:rPr>
          <w:rFonts w:asciiTheme="minorHAnsi" w:hAnsiTheme="minorHAnsi" w:cstheme="minorHAnsi"/>
          <w:color w:val="auto"/>
        </w:rPr>
        <w:t xml:space="preserve">normalized </w:t>
      </w:r>
      <w:r w:rsidR="00D76FF1" w:rsidRPr="00BB42E7">
        <w:rPr>
          <w:rFonts w:asciiTheme="minorHAnsi" w:hAnsiTheme="minorHAnsi" w:cstheme="minorHAnsi"/>
          <w:color w:val="auto"/>
        </w:rPr>
        <w:t xml:space="preserve">absorption spectra of colloidal </w:t>
      </w:r>
      <w:r w:rsidR="00D76FF1" w:rsidRPr="00BB42E7">
        <w:rPr>
          <w:rFonts w:asciiTheme="minorHAnsi" w:hAnsiTheme="minorHAnsi" w:cstheme="minorHAnsi"/>
          <w:i/>
          <w:color w:val="auto"/>
        </w:rPr>
        <w:t>n</w:t>
      </w:r>
      <w:r w:rsidR="00D76FF1" w:rsidRPr="00BB42E7">
        <w:rPr>
          <w:rFonts w:asciiTheme="minorHAnsi" w:hAnsiTheme="minorHAnsi" w:cstheme="minorHAnsi"/>
          <w:color w:val="auto"/>
        </w:rPr>
        <w:t xml:space="preserve"> = 1 </w:t>
      </w:r>
      <w:proofErr w:type="spellStart"/>
      <w:r w:rsidR="00D76FF1" w:rsidRPr="00BB42E7">
        <w:rPr>
          <w:rFonts w:asciiTheme="minorHAnsi" w:hAnsiTheme="minorHAnsi" w:cstheme="minorHAnsi"/>
          <w:color w:val="auto"/>
        </w:rPr>
        <w:t>PbX</w:t>
      </w:r>
      <w:proofErr w:type="spellEnd"/>
      <w:r w:rsidR="00D76FF1" w:rsidRPr="00BB42E7">
        <w:rPr>
          <w:rFonts w:asciiTheme="minorHAnsi" w:hAnsiTheme="minorHAnsi" w:cstheme="minorHAnsi"/>
          <w:color w:val="auto"/>
        </w:rPr>
        <w:t xml:space="preserve"> and </w:t>
      </w:r>
      <w:r w:rsidR="00D76FF1" w:rsidRPr="00BB42E7">
        <w:rPr>
          <w:rFonts w:asciiTheme="minorHAnsi" w:hAnsiTheme="minorHAnsi" w:cstheme="minorHAnsi"/>
          <w:i/>
          <w:color w:val="auto"/>
        </w:rPr>
        <w:t>n</w:t>
      </w:r>
      <w:r w:rsidR="00D76FF1" w:rsidRPr="00BB42E7">
        <w:rPr>
          <w:rFonts w:asciiTheme="minorHAnsi" w:hAnsiTheme="minorHAnsi" w:cstheme="minorHAnsi"/>
          <w:color w:val="auto"/>
        </w:rPr>
        <w:t xml:space="preserve"> = 2 </w:t>
      </w:r>
      <w:proofErr w:type="spellStart"/>
      <w:r w:rsidR="00D76FF1" w:rsidRPr="00BB42E7">
        <w:rPr>
          <w:rFonts w:asciiTheme="minorHAnsi" w:hAnsiTheme="minorHAnsi" w:cstheme="minorHAnsi"/>
          <w:color w:val="auto"/>
        </w:rPr>
        <w:t>MAPbX</w:t>
      </w:r>
      <w:proofErr w:type="spellEnd"/>
      <w:r w:rsidR="00D76FF1" w:rsidRPr="00BB42E7">
        <w:rPr>
          <w:rFonts w:asciiTheme="minorHAnsi" w:hAnsiTheme="minorHAnsi" w:cstheme="minorHAnsi"/>
          <w:color w:val="auto"/>
        </w:rPr>
        <w:t xml:space="preserve"> nanoplatelet solutions</w:t>
      </w:r>
      <w:r w:rsidR="00A668CD" w:rsidRPr="00BB42E7">
        <w:rPr>
          <w:rFonts w:asciiTheme="minorHAnsi" w:hAnsiTheme="minorHAnsi" w:cstheme="minorHAnsi"/>
          <w:color w:val="auto"/>
        </w:rPr>
        <w:t xml:space="preserve"> with </w:t>
      </w:r>
      <w:r w:rsidR="00275E27" w:rsidRPr="00BB42E7">
        <w:rPr>
          <w:rFonts w:asciiTheme="minorHAnsi" w:hAnsiTheme="minorHAnsi" w:cstheme="minorHAnsi"/>
          <w:color w:val="auto"/>
        </w:rPr>
        <w:t xml:space="preserve">varying ratios of </w:t>
      </w:r>
      <w:r w:rsidR="00A668CD" w:rsidRPr="00BB42E7">
        <w:rPr>
          <w:rFonts w:asciiTheme="minorHAnsi" w:hAnsiTheme="minorHAnsi" w:cstheme="minorHAnsi"/>
          <w:color w:val="auto"/>
        </w:rPr>
        <w:t>bromide and iodide</w:t>
      </w:r>
      <w:r w:rsidR="00D76FF1" w:rsidRPr="00BB42E7">
        <w:rPr>
          <w:rFonts w:asciiTheme="minorHAnsi" w:hAnsiTheme="minorHAnsi" w:cstheme="minorHAnsi"/>
          <w:color w:val="auto"/>
        </w:rPr>
        <w:t xml:space="preserve">. </w:t>
      </w:r>
      <w:r w:rsidR="005741C5" w:rsidRPr="00BB42E7">
        <w:rPr>
          <w:rFonts w:asciiTheme="minorHAnsi" w:hAnsiTheme="minorHAnsi" w:cstheme="minorHAnsi"/>
          <w:color w:val="auto"/>
        </w:rPr>
        <w:t xml:space="preserve">Clear excitonic absorption peaks indicate strong confinement of carriers </w:t>
      </w:r>
      <w:r w:rsidR="002C37FB" w:rsidRPr="00BB42E7">
        <w:rPr>
          <w:rFonts w:asciiTheme="minorHAnsi" w:hAnsiTheme="minorHAnsi" w:cstheme="minorHAnsi"/>
          <w:color w:val="auto"/>
        </w:rPr>
        <w:t xml:space="preserve">in nanoplatelets, </w:t>
      </w:r>
      <w:r w:rsidR="005741C5" w:rsidRPr="00BB42E7">
        <w:rPr>
          <w:rFonts w:asciiTheme="minorHAnsi" w:hAnsiTheme="minorHAnsi" w:cstheme="minorHAnsi"/>
          <w:color w:val="auto"/>
        </w:rPr>
        <w:t>and c</w:t>
      </w:r>
      <w:r w:rsidR="00461FA4" w:rsidRPr="00BB42E7">
        <w:rPr>
          <w:rFonts w:asciiTheme="minorHAnsi" w:hAnsiTheme="minorHAnsi" w:cstheme="minorHAnsi"/>
          <w:color w:val="auto"/>
        </w:rPr>
        <w:t>ontinuous shift of</w:t>
      </w:r>
      <w:r w:rsidR="005741C5" w:rsidRPr="00BB42E7">
        <w:rPr>
          <w:rFonts w:asciiTheme="minorHAnsi" w:hAnsiTheme="minorHAnsi" w:cstheme="minorHAnsi"/>
          <w:color w:val="auto"/>
        </w:rPr>
        <w:t xml:space="preserve"> those</w:t>
      </w:r>
      <w:r w:rsidR="00F41CD4" w:rsidRPr="00BB42E7">
        <w:rPr>
          <w:rFonts w:asciiTheme="minorHAnsi" w:hAnsiTheme="minorHAnsi" w:cstheme="minorHAnsi"/>
          <w:color w:val="auto"/>
        </w:rPr>
        <w:t xml:space="preserve"> peak</w:t>
      </w:r>
      <w:r w:rsidR="00461FA4" w:rsidRPr="00BB42E7">
        <w:rPr>
          <w:rFonts w:asciiTheme="minorHAnsi" w:hAnsiTheme="minorHAnsi" w:cstheme="minorHAnsi"/>
          <w:color w:val="auto"/>
        </w:rPr>
        <w:t>s</w:t>
      </w:r>
      <w:r w:rsidR="00F41CD4" w:rsidRPr="00BB42E7">
        <w:rPr>
          <w:rFonts w:asciiTheme="minorHAnsi" w:hAnsiTheme="minorHAnsi" w:cstheme="minorHAnsi"/>
          <w:color w:val="auto"/>
        </w:rPr>
        <w:t xml:space="preserve"> </w:t>
      </w:r>
      <w:r w:rsidR="00461FA4" w:rsidRPr="00BB42E7">
        <w:rPr>
          <w:rFonts w:asciiTheme="minorHAnsi" w:hAnsiTheme="minorHAnsi" w:cstheme="minorHAnsi"/>
          <w:color w:val="auto"/>
        </w:rPr>
        <w:t>with halide composition</w:t>
      </w:r>
      <w:r w:rsidR="00C5358D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demonstrates </w:t>
      </w:r>
      <w:r w:rsidR="00C5358D" w:rsidRPr="00BB42E7">
        <w:rPr>
          <w:rFonts w:asciiTheme="minorHAnsi" w:hAnsiTheme="minorHAnsi" w:cstheme="minorHAnsi"/>
          <w:color w:val="auto"/>
        </w:rPr>
        <w:t>band gap tun</w:t>
      </w:r>
      <w:r w:rsidR="00FF0223" w:rsidRPr="00BB42E7">
        <w:rPr>
          <w:rFonts w:asciiTheme="minorHAnsi" w:hAnsiTheme="minorHAnsi" w:cstheme="minorHAnsi"/>
          <w:color w:val="auto"/>
        </w:rPr>
        <w:t>ability</w:t>
      </w:r>
      <w:r w:rsidR="00C5358D" w:rsidRPr="00BB42E7">
        <w:rPr>
          <w:rFonts w:asciiTheme="minorHAnsi" w:hAnsiTheme="minorHAnsi" w:cstheme="minorHAnsi"/>
          <w:color w:val="auto"/>
        </w:rPr>
        <w:t xml:space="preserve"> through halide composition </w:t>
      </w:r>
      <w:r w:rsidR="001E6D08" w:rsidRPr="00BB42E7">
        <w:rPr>
          <w:rFonts w:asciiTheme="minorHAnsi" w:hAnsiTheme="minorHAnsi" w:cstheme="minorHAnsi"/>
          <w:color w:val="auto"/>
        </w:rPr>
        <w:t>variation (</w:t>
      </w:r>
      <w:r w:rsidR="001E6D08" w:rsidRPr="006555D9">
        <w:rPr>
          <w:rFonts w:asciiTheme="minorHAnsi" w:hAnsiTheme="minorHAnsi" w:cstheme="minorHAnsi"/>
          <w:b/>
          <w:bCs/>
          <w:color w:val="auto"/>
        </w:rPr>
        <w:t>Figure S8</w:t>
      </w:r>
      <w:r w:rsidR="001E6D08" w:rsidRPr="00BB42E7">
        <w:rPr>
          <w:rFonts w:asciiTheme="minorHAnsi" w:hAnsiTheme="minorHAnsi" w:cstheme="minorHAnsi"/>
          <w:color w:val="auto"/>
        </w:rPr>
        <w:t>)</w:t>
      </w:r>
      <w:r w:rsidR="00C5358D" w:rsidRPr="00BB42E7">
        <w:rPr>
          <w:rFonts w:asciiTheme="minorHAnsi" w:hAnsiTheme="minorHAnsi" w:cstheme="minorHAnsi"/>
          <w:color w:val="auto"/>
        </w:rPr>
        <w:t>.</w:t>
      </w:r>
      <w:r w:rsidR="001E6D08" w:rsidRPr="00BB42E7">
        <w:rPr>
          <w:rFonts w:asciiTheme="minorHAnsi" w:hAnsiTheme="minorHAnsi" w:cstheme="minorHAnsi"/>
          <w:color w:val="auto"/>
        </w:rPr>
        <w:t xml:space="preserve"> However, photoluminescence spectra of mixed-halide nanoplatelets exhibit broad or multiple features (</w:t>
      </w:r>
      <w:r w:rsidR="001E6D08" w:rsidRPr="006555D9">
        <w:rPr>
          <w:rFonts w:asciiTheme="minorHAnsi" w:hAnsiTheme="minorHAnsi" w:cstheme="minorHAnsi"/>
          <w:b/>
          <w:bCs/>
          <w:color w:val="auto"/>
        </w:rPr>
        <w:t>Figure S9</w:t>
      </w:r>
      <w:r w:rsidR="001E6D08" w:rsidRPr="00BB42E7">
        <w:rPr>
          <w:rFonts w:asciiTheme="minorHAnsi" w:hAnsiTheme="minorHAnsi" w:cstheme="minorHAnsi"/>
          <w:color w:val="auto"/>
        </w:rPr>
        <w:t>), which is possibly due to</w:t>
      </w:r>
      <w:r w:rsidR="005741C5" w:rsidRPr="00BB42E7">
        <w:rPr>
          <w:rFonts w:asciiTheme="minorHAnsi" w:hAnsiTheme="minorHAnsi" w:cstheme="minorHAnsi"/>
          <w:color w:val="auto"/>
        </w:rPr>
        <w:t xml:space="preserve"> </w:t>
      </w:r>
      <w:r w:rsidR="00A44EA2" w:rsidRPr="00BB42E7">
        <w:rPr>
          <w:rFonts w:asciiTheme="minorHAnsi" w:hAnsiTheme="minorHAnsi" w:cstheme="minorHAnsi"/>
          <w:color w:val="auto"/>
        </w:rPr>
        <w:t>photoinduced halide segregation</w:t>
      </w:r>
      <w:r w:rsidR="001E6D08" w:rsidRPr="00BB42E7">
        <w:rPr>
          <w:rFonts w:asciiTheme="minorHAnsi" w:hAnsiTheme="minorHAnsi" w:cstheme="minorHAnsi"/>
          <w:color w:val="auto"/>
        </w:rPr>
        <w:t>.</w:t>
      </w:r>
      <w:r w:rsidR="00C66623" w:rsidRPr="00BB42E7">
        <w:rPr>
          <w:rFonts w:asciiTheme="minorHAnsi" w:hAnsiTheme="minorHAnsi" w:cstheme="minorHAnsi"/>
          <w:color w:val="auto"/>
        </w:rPr>
        <w:fldChar w:fldCharType="begin"/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Bischak&lt;/Author&gt;&lt;Year&gt;2017&lt;/Year&gt;&lt;RecNum&gt;491&lt;/RecNum&gt;&lt;DisplayText&gt;&lt;style face="superscript"&gt;54&lt;/style&gt;&lt;/DisplayText&gt;&lt;record&gt;&lt;rec-number&gt;491&lt;/rec-number&gt;&lt;foreign-keys&gt;&lt;key app="EN" db-id="efxpavspdf25adet5rrpwfwxe0v0ewwx5tas" timestamp="1559143661"&gt;491&lt;/key&gt;&lt;/foreign-keys&gt;&lt;ref-type name="Journal Article"&gt;17&lt;/ref-type&gt;&lt;contributors&gt;&lt;authors&gt;&lt;author&gt;Bischak, Connor G&lt;/author&gt;&lt;author&gt;Hetherington, Craig L&lt;/author&gt;&lt;author&gt;Wu, Hao&lt;/author&gt;&lt;author&gt;Aloni, Shaul&lt;/author&gt;&lt;author&gt;Ogletree, D Frank&lt;/author&gt;&lt;author&gt;Limmer, David T&lt;/author&gt;&lt;author&gt;Ginsberg, Naomi S&lt;/author&gt;&lt;/authors&gt;&lt;/contributors&gt;&lt;titles&gt;&lt;title&gt;Origin of reversible photoinduced phase separation in hybrid perovskites&lt;/title&gt;&lt;secondary-title&gt;Nano Letters&lt;/secondary-title&gt;&lt;/titles&gt;&lt;periodical&gt;&lt;full-title&gt;Nano Letters&lt;/full-title&gt;&lt;/periodical&gt;&lt;pages&gt;1028-1033&lt;/pages&gt;&lt;volume&gt;17&lt;/volume&gt;&lt;number&gt;2&lt;/number&gt;&lt;dates&gt;&lt;year&gt;2017&lt;/year&gt;&lt;/dates&gt;&lt;isbn&gt;1530-6984&lt;/isbn&gt;&lt;urls&gt;&lt;/urls&gt;&lt;/record&gt;&lt;/Cite&gt;&lt;/EndNote&gt;</w:instrText>
      </w:r>
      <w:r w:rsidR="00C66623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54</w:t>
      </w:r>
      <w:r w:rsidR="00C66623" w:rsidRPr="00BB42E7">
        <w:rPr>
          <w:rFonts w:asciiTheme="minorHAnsi" w:hAnsiTheme="minorHAnsi" w:cstheme="minorHAnsi"/>
          <w:color w:val="auto"/>
        </w:rPr>
        <w:fldChar w:fldCharType="end"/>
      </w:r>
    </w:p>
    <w:p w14:paraId="5E6F5142" w14:textId="77777777" w:rsidR="00CE0F1C" w:rsidRPr="00BB42E7" w:rsidRDefault="00CE0F1C" w:rsidP="00150D36">
      <w:pPr>
        <w:rPr>
          <w:rFonts w:asciiTheme="minorHAnsi" w:hAnsiTheme="minorHAnsi" w:cstheme="minorHAnsi"/>
          <w:color w:val="auto"/>
        </w:rPr>
      </w:pPr>
    </w:p>
    <w:p w14:paraId="0A62A9A7" w14:textId="18DE8D40" w:rsidR="00085CE6" w:rsidRPr="00BB42E7" w:rsidRDefault="001E6D08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The</w:t>
      </w:r>
      <w:r w:rsidR="00085CE6" w:rsidRPr="00BB42E7">
        <w:rPr>
          <w:rFonts w:asciiTheme="minorHAnsi" w:hAnsiTheme="minorHAnsi" w:cstheme="minorHAnsi"/>
          <w:color w:val="auto"/>
        </w:rPr>
        <w:t xml:space="preserve"> ligand-assisted reprecipitation </w:t>
      </w:r>
      <w:r w:rsidRPr="00BB42E7">
        <w:rPr>
          <w:rFonts w:asciiTheme="minorHAnsi" w:hAnsiTheme="minorHAnsi" w:cstheme="minorHAnsi"/>
          <w:color w:val="auto"/>
        </w:rPr>
        <w:t xml:space="preserve">method is particularly amenable to changing the </w:t>
      </w:r>
      <w:r w:rsidR="006555D9" w:rsidRPr="00BB42E7">
        <w:rPr>
          <w:rFonts w:asciiTheme="minorHAnsi" w:hAnsiTheme="minorHAnsi" w:cstheme="minorHAnsi"/>
          <w:color w:val="auto"/>
        </w:rPr>
        <w:t>identity</w:t>
      </w:r>
      <w:r w:rsidRPr="00BB42E7">
        <w:rPr>
          <w:rFonts w:asciiTheme="minorHAnsi" w:hAnsiTheme="minorHAnsi" w:cstheme="minorHAnsi"/>
          <w:color w:val="auto"/>
        </w:rPr>
        <w:t xml:space="preserve"> of the long-chain capping ligand, </w:t>
      </w:r>
      <w:r w:rsidR="00085CE6" w:rsidRPr="00BB42E7">
        <w:rPr>
          <w:rFonts w:asciiTheme="minorHAnsi" w:hAnsiTheme="minorHAnsi" w:cstheme="minorHAnsi"/>
          <w:color w:val="auto"/>
        </w:rPr>
        <w:t xml:space="preserve">as </w:t>
      </w:r>
      <w:r w:rsidR="00EF3BCF" w:rsidRPr="00BB42E7">
        <w:rPr>
          <w:rFonts w:asciiTheme="minorHAnsi" w:hAnsiTheme="minorHAnsi" w:cstheme="minorHAnsi"/>
          <w:color w:val="auto"/>
        </w:rPr>
        <w:t xml:space="preserve">shown in </w:t>
      </w:r>
      <w:r w:rsidR="00085CE6" w:rsidRPr="006555D9">
        <w:rPr>
          <w:rFonts w:asciiTheme="minorHAnsi" w:hAnsiTheme="minorHAnsi" w:cstheme="minorHAnsi"/>
          <w:b/>
          <w:bCs/>
          <w:color w:val="auto"/>
        </w:rPr>
        <w:t>Figure 7</w:t>
      </w:r>
      <w:r w:rsidR="00085CE6" w:rsidRPr="00BB42E7">
        <w:rPr>
          <w:rFonts w:asciiTheme="minorHAnsi" w:hAnsiTheme="minorHAnsi" w:cstheme="minorHAnsi"/>
          <w:color w:val="auto"/>
        </w:rPr>
        <w:t xml:space="preserve">. </w:t>
      </w:r>
      <w:r w:rsidR="003024EA" w:rsidRPr="00BB42E7">
        <w:rPr>
          <w:rFonts w:asciiTheme="minorHAnsi" w:hAnsiTheme="minorHAnsi" w:cstheme="minorHAnsi"/>
          <w:color w:val="auto"/>
        </w:rPr>
        <w:t xml:space="preserve">This opens up the possibility of tuning the nature of the </w:t>
      </w:r>
      <w:r w:rsidR="00881E8C" w:rsidRPr="00BB42E7">
        <w:rPr>
          <w:rFonts w:asciiTheme="minorHAnsi" w:hAnsiTheme="minorHAnsi" w:cstheme="minorHAnsi"/>
          <w:color w:val="auto"/>
        </w:rPr>
        <w:t xml:space="preserve">surface-bound </w:t>
      </w:r>
      <w:r w:rsidR="003024EA" w:rsidRPr="00BB42E7">
        <w:rPr>
          <w:rFonts w:asciiTheme="minorHAnsi" w:hAnsiTheme="minorHAnsi" w:cstheme="minorHAnsi"/>
          <w:color w:val="auto"/>
        </w:rPr>
        <w:t xml:space="preserve">organic </w:t>
      </w:r>
      <w:r w:rsidR="00FB1DE4" w:rsidRPr="00BB42E7">
        <w:rPr>
          <w:rFonts w:asciiTheme="minorHAnsi" w:hAnsiTheme="minorHAnsi" w:cstheme="minorHAnsi"/>
          <w:color w:val="auto"/>
        </w:rPr>
        <w:t xml:space="preserve">species </w:t>
      </w:r>
      <w:r w:rsidR="00F970E9" w:rsidRPr="00BB42E7">
        <w:rPr>
          <w:rFonts w:asciiTheme="minorHAnsi" w:hAnsiTheme="minorHAnsi" w:cstheme="minorHAnsi"/>
          <w:color w:val="auto"/>
        </w:rPr>
        <w:t xml:space="preserve">for </w:t>
      </w:r>
      <w:r w:rsidR="00BD26B8" w:rsidRPr="00BB42E7">
        <w:rPr>
          <w:rFonts w:asciiTheme="minorHAnsi" w:hAnsiTheme="minorHAnsi" w:cstheme="minorHAnsi"/>
          <w:color w:val="auto"/>
        </w:rPr>
        <w:t>the optimized performance of a specific device or application</w:t>
      </w:r>
      <w:r w:rsidR="00D84DC7" w:rsidRPr="00BB42E7">
        <w:rPr>
          <w:rFonts w:asciiTheme="minorHAnsi" w:hAnsiTheme="minorHAnsi" w:cstheme="minorHAnsi"/>
          <w:color w:val="auto"/>
        </w:rPr>
        <w:fldChar w:fldCharType="begin"/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&lt;EndNote&gt;&lt;Cite&gt;&lt;Author&gt;Mauck&lt;/Author&gt;&lt;Year&gt;2019&lt;/Year&gt;&lt;RecNum&gt;489&lt;/RecNum&gt;&lt;DisplayText&gt;&lt;style face="superscript"&gt;55&lt;/style&gt;&lt;/DisplayText&gt;&lt;record&gt;&lt;rec-number&gt;489&lt;/rec-number&gt;&lt;foreign-keys&gt;&lt;key app="EN" db-id="efxpavspdf25adet5rrpwfwxe0v0ewwx5tas" timestamp="1559141760"&gt;489&lt;/key&gt;&lt;/foreign-keys&gt;&lt;ref-type name="Journal Article"&gt;17&lt;/ref-type&gt;&lt;contributors&gt;&lt;authors&gt;&lt;author&gt;Mauck, Catherine M&lt;/author&gt;&lt;author&gt;Tisdale, William A&lt;/author&gt;&lt;/authors&gt;&lt;/contributors&gt;&lt;titles&gt;&lt;title&gt;Excitons in 2D Organic–Inorganic Halide Perovskites&lt;/title&gt;&lt;secondary-title&gt;Trends in Chemistry&lt;/secondary-title&gt;&lt;/titles&gt;&lt;periodical&gt;&lt;full-title&gt;Trends in Chemistry&lt;/full-title&gt;&lt;/periodical&gt;&lt;dates&gt;&lt;year&gt;2019&lt;/year&gt;&lt;/dates&gt;&lt;isbn&gt;2589-5974&lt;/isbn&gt;&lt;urls&gt;&lt;/urls&gt;&lt;electronic-resource-num&gt;10.1016/j.trechm.2019.04.003&lt;/electronic-resource-num&gt;&lt;/record&gt;&lt;/Cite&gt;&lt;/EndNote&gt;</w:instrText>
      </w:r>
      <w:r w:rsidR="00D84DC7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55</w:t>
      </w:r>
      <w:r w:rsidR="00D84DC7" w:rsidRPr="00BB42E7">
        <w:rPr>
          <w:rFonts w:asciiTheme="minorHAnsi" w:hAnsiTheme="minorHAnsi" w:cstheme="minorHAnsi"/>
          <w:color w:val="auto"/>
        </w:rPr>
        <w:fldChar w:fldCharType="end"/>
      </w:r>
      <w:r w:rsidR="00BD26B8" w:rsidRPr="00BB42E7">
        <w:rPr>
          <w:rFonts w:asciiTheme="minorHAnsi" w:hAnsiTheme="minorHAnsi" w:cstheme="minorHAnsi"/>
          <w:color w:val="auto"/>
        </w:rPr>
        <w:t>.</w:t>
      </w:r>
      <w:r w:rsidR="00F970E9" w:rsidRPr="00BB42E7">
        <w:rPr>
          <w:rFonts w:asciiTheme="minorHAnsi" w:hAnsiTheme="minorHAnsi" w:cstheme="minorHAnsi"/>
          <w:color w:val="auto"/>
        </w:rPr>
        <w:t xml:space="preserve"> </w:t>
      </w:r>
      <w:r w:rsidRPr="00BB42E7">
        <w:rPr>
          <w:rFonts w:asciiTheme="minorHAnsi" w:hAnsiTheme="minorHAnsi" w:cstheme="minorHAnsi"/>
          <w:color w:val="auto"/>
        </w:rPr>
        <w:t xml:space="preserve">We note, however, </w:t>
      </w:r>
      <w:r w:rsidR="00BD26B8" w:rsidRPr="00BB42E7">
        <w:rPr>
          <w:rFonts w:asciiTheme="minorHAnsi" w:hAnsiTheme="minorHAnsi" w:cstheme="minorHAnsi"/>
          <w:color w:val="auto"/>
        </w:rPr>
        <w:t xml:space="preserve">that the </w:t>
      </w:r>
      <w:r w:rsidR="00930132" w:rsidRPr="00BB42E7">
        <w:rPr>
          <w:rFonts w:asciiTheme="minorHAnsi" w:hAnsiTheme="minorHAnsi" w:cstheme="minorHAnsi"/>
          <w:color w:val="auto"/>
        </w:rPr>
        <w:t>ratios b</w:t>
      </w:r>
      <w:r w:rsidR="002D0D43" w:rsidRPr="00BB42E7">
        <w:rPr>
          <w:rFonts w:asciiTheme="minorHAnsi" w:hAnsiTheme="minorHAnsi" w:cstheme="minorHAnsi"/>
          <w:color w:val="auto"/>
        </w:rPr>
        <w:t>etween individual precursors</w:t>
      </w:r>
      <w:r w:rsidR="00930132" w:rsidRPr="00BB42E7">
        <w:rPr>
          <w:rFonts w:asciiTheme="minorHAnsi" w:hAnsiTheme="minorHAnsi" w:cstheme="minorHAnsi"/>
          <w:color w:val="auto"/>
        </w:rPr>
        <w:t xml:space="preserve"> </w:t>
      </w:r>
      <w:r w:rsidR="002D0D43" w:rsidRPr="00BB42E7">
        <w:rPr>
          <w:rFonts w:asciiTheme="minorHAnsi" w:hAnsiTheme="minorHAnsi" w:cstheme="minorHAnsi"/>
          <w:color w:val="auto"/>
        </w:rPr>
        <w:t xml:space="preserve">may </w:t>
      </w:r>
      <w:r w:rsidR="009E1658" w:rsidRPr="00BB42E7">
        <w:rPr>
          <w:rFonts w:asciiTheme="minorHAnsi" w:hAnsiTheme="minorHAnsi" w:cstheme="minorHAnsi"/>
          <w:color w:val="auto"/>
        </w:rPr>
        <w:t>require slight adjustment</w:t>
      </w:r>
      <w:r w:rsidR="00930132" w:rsidRPr="00BB42E7">
        <w:rPr>
          <w:rFonts w:asciiTheme="minorHAnsi" w:hAnsiTheme="minorHAnsi" w:cstheme="minorHAnsi"/>
          <w:color w:val="auto"/>
        </w:rPr>
        <w:t xml:space="preserve"> </w:t>
      </w:r>
      <w:r w:rsidR="00BD26B8" w:rsidRPr="00BB42E7">
        <w:rPr>
          <w:rFonts w:asciiTheme="minorHAnsi" w:hAnsiTheme="minorHAnsi" w:cstheme="minorHAnsi"/>
          <w:color w:val="auto"/>
        </w:rPr>
        <w:t xml:space="preserve">when employing new ligand species </w:t>
      </w:r>
      <w:r w:rsidR="00930132" w:rsidRPr="00BB42E7">
        <w:rPr>
          <w:rFonts w:asciiTheme="minorHAnsi" w:hAnsiTheme="minorHAnsi" w:cstheme="minorHAnsi"/>
          <w:color w:val="auto"/>
        </w:rPr>
        <w:t>for</w:t>
      </w:r>
      <w:r w:rsidR="00BD26B8" w:rsidRPr="00BB42E7">
        <w:rPr>
          <w:rFonts w:asciiTheme="minorHAnsi" w:hAnsiTheme="minorHAnsi" w:cstheme="minorHAnsi"/>
          <w:color w:val="auto"/>
        </w:rPr>
        <w:t xml:space="preserve"> the</w:t>
      </w:r>
      <w:r w:rsidR="00930132" w:rsidRPr="00BB42E7">
        <w:rPr>
          <w:rFonts w:asciiTheme="minorHAnsi" w:hAnsiTheme="minorHAnsi" w:cstheme="minorHAnsi"/>
          <w:color w:val="auto"/>
        </w:rPr>
        <w:t xml:space="preserve"> best thickness homogeneity of the resulting system</w:t>
      </w:r>
      <w:r w:rsidR="00ED06A7" w:rsidRPr="00BB42E7">
        <w:rPr>
          <w:rFonts w:asciiTheme="minorHAnsi" w:hAnsiTheme="minorHAnsi" w:cstheme="minorHAnsi"/>
          <w:color w:val="auto"/>
        </w:rPr>
        <w:t xml:space="preserve"> (</w:t>
      </w:r>
      <w:r w:rsidR="00ED06A7" w:rsidRPr="006555D9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CC70BA" w:rsidRPr="006555D9">
        <w:rPr>
          <w:rFonts w:asciiTheme="minorHAnsi" w:hAnsiTheme="minorHAnsi" w:cstheme="minorHAnsi"/>
          <w:b/>
          <w:bCs/>
          <w:color w:val="auto"/>
        </w:rPr>
        <w:t>S</w:t>
      </w:r>
      <w:r w:rsidR="00D607A2" w:rsidRPr="006555D9">
        <w:rPr>
          <w:rFonts w:asciiTheme="minorHAnsi" w:hAnsiTheme="minorHAnsi" w:cstheme="minorHAnsi"/>
          <w:b/>
          <w:bCs/>
          <w:color w:val="auto"/>
        </w:rPr>
        <w:t>10</w:t>
      </w:r>
      <w:r w:rsidR="00A43FE9" w:rsidRPr="00BB42E7">
        <w:rPr>
          <w:rFonts w:asciiTheme="minorHAnsi" w:hAnsiTheme="minorHAnsi" w:cstheme="minorHAnsi"/>
          <w:color w:val="auto"/>
        </w:rPr>
        <w:t xml:space="preserve"> and </w:t>
      </w:r>
      <w:r w:rsidR="00A43FE9" w:rsidRPr="006555D9">
        <w:rPr>
          <w:rFonts w:asciiTheme="minorHAnsi" w:hAnsiTheme="minorHAnsi" w:cstheme="minorHAnsi"/>
          <w:b/>
          <w:bCs/>
          <w:color w:val="auto"/>
        </w:rPr>
        <w:t>Table S2</w:t>
      </w:r>
      <w:r w:rsidR="00ED06A7" w:rsidRPr="00BB42E7">
        <w:rPr>
          <w:rFonts w:asciiTheme="minorHAnsi" w:hAnsiTheme="minorHAnsi" w:cstheme="minorHAnsi"/>
          <w:color w:val="auto"/>
        </w:rPr>
        <w:t>)</w:t>
      </w:r>
      <w:r w:rsidR="00930132" w:rsidRPr="00BB42E7">
        <w:rPr>
          <w:rFonts w:asciiTheme="minorHAnsi" w:hAnsiTheme="minorHAnsi" w:cstheme="minorHAnsi"/>
          <w:color w:val="auto"/>
        </w:rPr>
        <w:t>.</w:t>
      </w:r>
      <w:r w:rsidR="006B3A03" w:rsidRPr="00BB42E7">
        <w:rPr>
          <w:rFonts w:asciiTheme="minorHAnsi" w:hAnsiTheme="minorHAnsi" w:cstheme="minorHAnsi"/>
          <w:color w:val="auto"/>
        </w:rPr>
        <w:t xml:space="preserve"> </w:t>
      </w:r>
    </w:p>
    <w:p w14:paraId="79262B7F" w14:textId="77777777" w:rsidR="00930132" w:rsidRPr="00BB42E7" w:rsidRDefault="00930132" w:rsidP="00150D36">
      <w:pPr>
        <w:rPr>
          <w:rFonts w:asciiTheme="minorHAnsi" w:hAnsiTheme="minorHAnsi" w:cstheme="minorHAnsi"/>
          <w:color w:val="auto"/>
        </w:rPr>
      </w:pPr>
    </w:p>
    <w:p w14:paraId="476D9782" w14:textId="08DFF390" w:rsidR="00A21045" w:rsidRPr="00BB42E7" w:rsidRDefault="00A43FE9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>In conclusion, w</w:t>
      </w:r>
      <w:r w:rsidR="001069F9" w:rsidRPr="00BB42E7">
        <w:rPr>
          <w:rFonts w:asciiTheme="minorHAnsi" w:hAnsiTheme="minorHAnsi" w:cstheme="minorHAnsi"/>
          <w:color w:val="auto"/>
        </w:rPr>
        <w:t xml:space="preserve">e have demonstrated a </w:t>
      </w:r>
      <w:r w:rsidR="00692AD8" w:rsidRPr="00BB42E7">
        <w:rPr>
          <w:rFonts w:asciiTheme="minorHAnsi" w:hAnsiTheme="minorHAnsi" w:cstheme="minorHAnsi"/>
          <w:color w:val="auto"/>
        </w:rPr>
        <w:t>simple</w:t>
      </w:r>
      <w:r w:rsidR="00C613D0" w:rsidRPr="00BB42E7">
        <w:rPr>
          <w:rFonts w:asciiTheme="minorHAnsi" w:hAnsiTheme="minorHAnsi" w:cstheme="minorHAnsi"/>
          <w:color w:val="auto"/>
        </w:rPr>
        <w:t xml:space="preserve">, </w:t>
      </w:r>
      <w:r w:rsidR="00AC4AD7" w:rsidRPr="00BB42E7">
        <w:rPr>
          <w:rFonts w:asciiTheme="minorHAnsi" w:hAnsiTheme="minorHAnsi" w:cstheme="minorHAnsi"/>
          <w:color w:val="auto"/>
        </w:rPr>
        <w:t>versatile</w:t>
      </w:r>
      <w:r w:rsidR="001069F9" w:rsidRPr="00BB42E7">
        <w:rPr>
          <w:rFonts w:asciiTheme="minorHAnsi" w:hAnsiTheme="minorHAnsi" w:cstheme="minorHAnsi"/>
          <w:color w:val="auto"/>
        </w:rPr>
        <w:t xml:space="preserve"> </w:t>
      </w:r>
      <w:r w:rsidR="00393E5E" w:rsidRPr="00BB42E7">
        <w:rPr>
          <w:rFonts w:asciiTheme="minorHAnsi" w:hAnsiTheme="minorHAnsi" w:cstheme="minorHAnsi"/>
          <w:color w:val="auto"/>
        </w:rPr>
        <w:t>method</w:t>
      </w:r>
      <w:r w:rsidR="001069F9" w:rsidRPr="00BB42E7">
        <w:rPr>
          <w:rFonts w:asciiTheme="minorHAnsi" w:hAnsiTheme="minorHAnsi" w:cstheme="minorHAnsi"/>
          <w:color w:val="auto"/>
        </w:rPr>
        <w:t xml:space="preserve"> for</w:t>
      </w:r>
      <w:r w:rsidR="00393E5E" w:rsidRPr="00BB42E7">
        <w:rPr>
          <w:rFonts w:asciiTheme="minorHAnsi" w:hAnsiTheme="minorHAnsi" w:cstheme="minorHAnsi"/>
          <w:color w:val="auto"/>
        </w:rPr>
        <w:t xml:space="preserve"> synthesizing</w:t>
      </w:r>
      <w:r w:rsidR="001069F9" w:rsidRPr="00BB42E7">
        <w:rPr>
          <w:rFonts w:asciiTheme="minorHAnsi" w:hAnsiTheme="minorHAnsi" w:cstheme="minorHAnsi"/>
          <w:color w:val="auto"/>
        </w:rPr>
        <w:t xml:space="preserve"> colloidal lead halide perovskite nanoplatelets</w:t>
      </w:r>
      <w:r w:rsidR="001E6D08" w:rsidRPr="00BB42E7">
        <w:rPr>
          <w:rFonts w:asciiTheme="minorHAnsi" w:hAnsiTheme="minorHAnsi" w:cstheme="minorHAnsi"/>
          <w:color w:val="auto"/>
        </w:rPr>
        <w:t xml:space="preserve"> of varying composition</w:t>
      </w:r>
      <w:r w:rsidR="004E6E1A" w:rsidRPr="00BB42E7">
        <w:rPr>
          <w:rFonts w:asciiTheme="minorHAnsi" w:hAnsiTheme="minorHAnsi" w:cstheme="minorHAnsi"/>
          <w:color w:val="auto"/>
        </w:rPr>
        <w:t xml:space="preserve"> (</w:t>
      </w:r>
      <w:r w:rsidR="004E6E1A" w:rsidRPr="006555D9">
        <w:rPr>
          <w:rFonts w:asciiTheme="minorHAnsi" w:hAnsiTheme="minorHAnsi" w:cstheme="minorHAnsi"/>
          <w:b/>
          <w:bCs/>
          <w:color w:val="auto"/>
        </w:rPr>
        <w:t>Figure S</w:t>
      </w:r>
      <w:r w:rsidR="001E5525" w:rsidRPr="006555D9">
        <w:rPr>
          <w:rFonts w:asciiTheme="minorHAnsi" w:hAnsiTheme="minorHAnsi" w:cstheme="minorHAnsi"/>
          <w:b/>
          <w:bCs/>
          <w:color w:val="auto"/>
        </w:rPr>
        <w:t>1</w:t>
      </w:r>
      <w:r w:rsidR="00D607A2" w:rsidRPr="006555D9">
        <w:rPr>
          <w:rFonts w:asciiTheme="minorHAnsi" w:hAnsiTheme="minorHAnsi" w:cstheme="minorHAnsi"/>
          <w:b/>
          <w:bCs/>
          <w:color w:val="auto"/>
        </w:rPr>
        <w:t>1</w:t>
      </w:r>
      <w:r w:rsidR="004E6E1A" w:rsidRPr="00BB42E7">
        <w:rPr>
          <w:rFonts w:asciiTheme="minorHAnsi" w:hAnsiTheme="minorHAnsi" w:cstheme="minorHAnsi"/>
          <w:color w:val="auto"/>
        </w:rPr>
        <w:t>)</w:t>
      </w:r>
      <w:r w:rsidR="001E6D08" w:rsidRPr="00BB42E7">
        <w:rPr>
          <w:rFonts w:asciiTheme="minorHAnsi" w:hAnsiTheme="minorHAnsi" w:cstheme="minorHAnsi"/>
          <w:color w:val="auto"/>
        </w:rPr>
        <w:t>. The ligand-assisted reprecipitation approach is</w:t>
      </w:r>
      <w:r w:rsidR="0034706E" w:rsidRPr="00BB42E7">
        <w:rPr>
          <w:rFonts w:asciiTheme="minorHAnsi" w:hAnsiTheme="minorHAnsi" w:cstheme="minorHAnsi"/>
          <w:color w:val="auto"/>
        </w:rPr>
        <w:t xml:space="preserve"> </w:t>
      </w:r>
      <w:r w:rsidR="00057185" w:rsidRPr="00BB42E7">
        <w:rPr>
          <w:rFonts w:asciiTheme="minorHAnsi" w:hAnsiTheme="minorHAnsi" w:cstheme="minorHAnsi"/>
          <w:color w:val="auto"/>
        </w:rPr>
        <w:t xml:space="preserve">potentially </w:t>
      </w:r>
      <w:r w:rsidR="00C938B4" w:rsidRPr="00BB42E7">
        <w:rPr>
          <w:rFonts w:asciiTheme="minorHAnsi" w:hAnsiTheme="minorHAnsi" w:cstheme="minorHAnsi"/>
          <w:color w:val="auto"/>
        </w:rPr>
        <w:t xml:space="preserve">amenable to high-throughput synthesis and </w:t>
      </w:r>
      <w:r w:rsidR="009B5CB9" w:rsidRPr="00BB42E7">
        <w:rPr>
          <w:rFonts w:asciiTheme="minorHAnsi" w:hAnsiTheme="minorHAnsi" w:cstheme="minorHAnsi"/>
          <w:color w:val="auto"/>
        </w:rPr>
        <w:t xml:space="preserve">further data-driven </w:t>
      </w:r>
      <w:r w:rsidR="00C938B4" w:rsidRPr="00BB42E7">
        <w:rPr>
          <w:rFonts w:asciiTheme="minorHAnsi" w:hAnsiTheme="minorHAnsi" w:cstheme="minorHAnsi"/>
          <w:color w:val="auto"/>
        </w:rPr>
        <w:t>analysis</w:t>
      </w:r>
      <w:r w:rsidR="001069F9" w:rsidRPr="00BB42E7">
        <w:rPr>
          <w:rFonts w:asciiTheme="minorHAnsi" w:hAnsiTheme="minorHAnsi" w:cstheme="minorHAnsi"/>
          <w:color w:val="auto"/>
        </w:rPr>
        <w:t xml:space="preserve">. </w:t>
      </w:r>
      <w:r w:rsidR="006E4081" w:rsidRPr="00BB42E7">
        <w:rPr>
          <w:rFonts w:asciiTheme="minorHAnsi" w:hAnsiTheme="minorHAnsi" w:cstheme="minorHAnsi"/>
          <w:color w:val="auto"/>
        </w:rPr>
        <w:t xml:space="preserve">Thickness-, composition- and ligand-tunability </w:t>
      </w:r>
      <w:r w:rsidR="001E6D08" w:rsidRPr="00BB42E7">
        <w:rPr>
          <w:rFonts w:asciiTheme="minorHAnsi" w:hAnsiTheme="minorHAnsi" w:cstheme="minorHAnsi"/>
          <w:color w:val="auto"/>
        </w:rPr>
        <w:t>can be achieved</w:t>
      </w:r>
      <w:r w:rsidR="006E4081" w:rsidRPr="00BB42E7">
        <w:rPr>
          <w:rFonts w:asciiTheme="minorHAnsi" w:hAnsiTheme="minorHAnsi" w:cstheme="minorHAnsi"/>
          <w:color w:val="auto"/>
        </w:rPr>
        <w:t xml:space="preserve"> without any major modifications in the synthetic protocols.</w:t>
      </w:r>
      <w:r w:rsidR="00BE433F" w:rsidRPr="00BB42E7">
        <w:rPr>
          <w:rFonts w:asciiTheme="minorHAnsi" w:hAnsiTheme="minorHAnsi" w:cstheme="minorHAnsi"/>
          <w:color w:val="auto"/>
        </w:rPr>
        <w:t xml:space="preserve"> </w:t>
      </w:r>
      <w:r w:rsidR="008C1E69" w:rsidRPr="00BB42E7">
        <w:rPr>
          <w:rFonts w:asciiTheme="minorHAnsi" w:hAnsiTheme="minorHAnsi" w:cstheme="minorHAnsi"/>
          <w:color w:val="auto"/>
        </w:rPr>
        <w:t>Moving forward, it would be desirable to further increase the photoluminescence efficiency to levels commensurate with other perovskite nanocrystals</w:t>
      </w:r>
      <w:r w:rsidR="00FB5934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5nPC9BdXRob3I+PFllYXI+MjAxODwvWWVhcj48UmVj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 </w:instrText>
      </w:r>
      <w:r w:rsidR="00D03AEA" w:rsidRPr="00BB42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5nPC9BdXRob3I+PFllYXI+MjAxODwvWWVhcj48UmVj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</w:fldData>
        </w:fldChar>
      </w:r>
      <w:r w:rsidR="00D03AEA" w:rsidRPr="00BB42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3AEA" w:rsidRPr="00BB42E7">
        <w:rPr>
          <w:rFonts w:asciiTheme="minorHAnsi" w:hAnsiTheme="minorHAnsi" w:cstheme="minorHAnsi"/>
          <w:color w:val="auto"/>
        </w:rPr>
      </w:r>
      <w:r w:rsidR="00D03AEA" w:rsidRPr="00BB42E7">
        <w:rPr>
          <w:rFonts w:asciiTheme="minorHAnsi" w:hAnsiTheme="minorHAnsi" w:cstheme="minorHAnsi"/>
          <w:color w:val="auto"/>
        </w:rPr>
        <w:fldChar w:fldCharType="end"/>
      </w:r>
      <w:r w:rsidR="00FB5934" w:rsidRPr="00BB42E7">
        <w:rPr>
          <w:rFonts w:asciiTheme="minorHAnsi" w:hAnsiTheme="minorHAnsi" w:cstheme="minorHAnsi"/>
          <w:color w:val="auto"/>
        </w:rPr>
      </w:r>
      <w:r w:rsidR="00FB5934" w:rsidRPr="00BB42E7">
        <w:rPr>
          <w:rFonts w:asciiTheme="minorHAnsi" w:hAnsiTheme="minorHAnsi" w:cstheme="minorHAnsi"/>
          <w:color w:val="auto"/>
        </w:rPr>
        <w:fldChar w:fldCharType="separate"/>
      </w:r>
      <w:r w:rsidR="00D03AEA" w:rsidRPr="00BB42E7">
        <w:rPr>
          <w:rFonts w:asciiTheme="minorHAnsi" w:hAnsiTheme="minorHAnsi" w:cstheme="minorHAnsi"/>
          <w:noProof/>
          <w:color w:val="auto"/>
          <w:vertAlign w:val="superscript"/>
        </w:rPr>
        <w:t>29,32,56</w:t>
      </w:r>
      <w:r w:rsidR="00FB5934" w:rsidRPr="00BB42E7">
        <w:rPr>
          <w:rFonts w:asciiTheme="minorHAnsi" w:hAnsiTheme="minorHAnsi" w:cstheme="minorHAnsi"/>
          <w:color w:val="auto"/>
        </w:rPr>
        <w:fldChar w:fldCharType="end"/>
      </w:r>
      <w:r w:rsidR="007C75C9" w:rsidRPr="00BB42E7">
        <w:rPr>
          <w:rFonts w:asciiTheme="minorHAnsi" w:hAnsiTheme="minorHAnsi" w:cstheme="minorHAnsi"/>
          <w:color w:val="auto"/>
        </w:rPr>
        <w:t>.</w:t>
      </w:r>
      <w:r w:rsidR="008C1E69" w:rsidRPr="00BB42E7">
        <w:rPr>
          <w:rFonts w:asciiTheme="minorHAnsi" w:hAnsiTheme="minorHAnsi" w:cstheme="minorHAnsi"/>
          <w:color w:val="auto"/>
        </w:rPr>
        <w:t xml:space="preserve"> </w:t>
      </w:r>
    </w:p>
    <w:p w14:paraId="1CCF7E88" w14:textId="77777777" w:rsidR="00AC3F15" w:rsidRPr="00BB42E7" w:rsidRDefault="00AC3F15" w:rsidP="00150D36">
      <w:pPr>
        <w:rPr>
          <w:rFonts w:asciiTheme="minorHAnsi" w:hAnsiTheme="minorHAnsi" w:cstheme="minorHAnsi"/>
          <w:color w:val="auto"/>
        </w:rPr>
      </w:pPr>
    </w:p>
    <w:p w14:paraId="1734505F" w14:textId="6A4815EA" w:rsidR="00AA03DF" w:rsidRPr="00BB42E7" w:rsidRDefault="00AA03DF" w:rsidP="00150D36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B42E7">
        <w:rPr>
          <w:rFonts w:asciiTheme="minorHAnsi" w:hAnsiTheme="minorHAnsi" w:cstheme="minorHAnsi"/>
          <w:b/>
          <w:bCs/>
        </w:rPr>
        <w:t xml:space="preserve">ACKNOWLEDGMENTS: </w:t>
      </w:r>
    </w:p>
    <w:p w14:paraId="6DA60BC0" w14:textId="2BDCBD8E" w:rsidR="00490B4C" w:rsidRPr="00BB42E7" w:rsidRDefault="00490B4C" w:rsidP="00150D36">
      <w:r w:rsidRPr="00BB42E7">
        <w:t xml:space="preserve">This work was </w:t>
      </w:r>
      <w:r w:rsidR="00E93D5F" w:rsidRPr="00BB42E7">
        <w:t>supported by the U.S. Department of Energy, Office of Science, Basi</w:t>
      </w:r>
      <w:r w:rsidR="008E60A9" w:rsidRPr="00BB42E7">
        <w:t>c</w:t>
      </w:r>
      <w:r w:rsidR="00E93D5F" w:rsidRPr="00BB42E7">
        <w:t xml:space="preserve"> Energy Sciences (BES) under award number DE-SC0019345. Seung </w:t>
      </w:r>
      <w:proofErr w:type="spellStart"/>
      <w:r w:rsidR="00E93D5F" w:rsidRPr="00BB42E7">
        <w:t>Kyun</w:t>
      </w:r>
      <w:proofErr w:type="spellEnd"/>
      <w:r w:rsidR="00E93D5F" w:rsidRPr="00BB42E7">
        <w:t xml:space="preserve"> Ha was partially supported by the </w:t>
      </w:r>
      <w:proofErr w:type="spellStart"/>
      <w:r w:rsidR="00E93D5F" w:rsidRPr="00BB42E7">
        <w:t>Kwanjeong</w:t>
      </w:r>
      <w:proofErr w:type="spellEnd"/>
      <w:r w:rsidR="00E93D5F" w:rsidRPr="00BB42E7">
        <w:t xml:space="preserve"> Education Foundation Overseas Doctoral Program Scholarship. This work made use of the MRSEC Shared Experimental Facilities at MIT, supported by the National Science Foundation under award number DMR-08-19762.</w:t>
      </w:r>
      <w:r w:rsidR="00464B7C" w:rsidRPr="00BB42E7">
        <w:t xml:space="preserve"> We thank Eric Powers for assistance with proofing and editing.</w:t>
      </w:r>
    </w:p>
    <w:p w14:paraId="55C9647F" w14:textId="77777777" w:rsidR="00E93D5F" w:rsidRPr="00BB42E7" w:rsidRDefault="00E93D5F" w:rsidP="00150D36">
      <w:pPr>
        <w:rPr>
          <w:rFonts w:asciiTheme="minorHAnsi" w:hAnsiTheme="minorHAnsi" w:cstheme="minorHAnsi"/>
          <w:b/>
          <w:bCs/>
        </w:rPr>
      </w:pPr>
    </w:p>
    <w:p w14:paraId="5D52ED8B" w14:textId="5269A80C" w:rsidR="00AA03DF" w:rsidRPr="00BB42E7" w:rsidRDefault="00AA03DF" w:rsidP="00150D36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B42E7">
        <w:rPr>
          <w:rFonts w:asciiTheme="minorHAnsi" w:hAnsiTheme="minorHAnsi" w:cstheme="minorHAnsi"/>
          <w:b/>
        </w:rPr>
        <w:t>DISCLOSURES</w:t>
      </w:r>
      <w:r w:rsidRPr="00BB42E7">
        <w:rPr>
          <w:rFonts w:asciiTheme="minorHAnsi" w:hAnsiTheme="minorHAnsi" w:cstheme="minorHAnsi"/>
          <w:b/>
          <w:bCs/>
        </w:rPr>
        <w:t xml:space="preserve">: </w:t>
      </w:r>
    </w:p>
    <w:p w14:paraId="4E0C3135" w14:textId="2C8ADACB" w:rsidR="007A4DD6" w:rsidRPr="00BB42E7" w:rsidRDefault="00842D3B" w:rsidP="00150D36">
      <w:pPr>
        <w:rPr>
          <w:rFonts w:asciiTheme="minorHAnsi" w:hAnsiTheme="minorHAnsi" w:cstheme="minorHAnsi"/>
          <w:color w:val="auto"/>
        </w:rPr>
      </w:pPr>
      <w:r w:rsidRPr="00BB42E7">
        <w:rPr>
          <w:rFonts w:asciiTheme="minorHAnsi" w:hAnsiTheme="minorHAnsi" w:cstheme="minorHAnsi"/>
          <w:color w:val="auto"/>
        </w:rPr>
        <w:t xml:space="preserve">The authors </w:t>
      </w:r>
      <w:r w:rsidR="00464B7C" w:rsidRPr="00BB42E7">
        <w:rPr>
          <w:rFonts w:asciiTheme="minorHAnsi" w:hAnsiTheme="minorHAnsi" w:cstheme="minorHAnsi"/>
          <w:color w:val="auto"/>
        </w:rPr>
        <w:t>declare no competing financial interests</w:t>
      </w:r>
      <w:r w:rsidRPr="00BB42E7">
        <w:rPr>
          <w:rFonts w:asciiTheme="minorHAnsi" w:hAnsiTheme="minorHAnsi" w:cstheme="minorHAnsi"/>
          <w:color w:val="auto"/>
        </w:rPr>
        <w:t>.</w:t>
      </w:r>
    </w:p>
    <w:p w14:paraId="66030076" w14:textId="77777777" w:rsidR="00AA03DF" w:rsidRPr="00BB42E7" w:rsidRDefault="00AA03DF" w:rsidP="00150D36">
      <w:pPr>
        <w:rPr>
          <w:rFonts w:asciiTheme="minorHAnsi" w:hAnsiTheme="minorHAnsi" w:cstheme="minorHAnsi"/>
          <w:color w:val="auto"/>
        </w:rPr>
      </w:pPr>
    </w:p>
    <w:p w14:paraId="5FB27463" w14:textId="13864832" w:rsidR="00F03894" w:rsidRPr="00BB42E7" w:rsidRDefault="009726EE" w:rsidP="00150D36">
      <w:pPr>
        <w:rPr>
          <w:rFonts w:asciiTheme="minorHAnsi" w:hAnsiTheme="minorHAnsi" w:cstheme="minorHAnsi"/>
          <w:b/>
          <w:color w:val="000000" w:themeColor="text1"/>
        </w:rPr>
      </w:pPr>
      <w:r w:rsidRPr="00BB42E7">
        <w:rPr>
          <w:rFonts w:asciiTheme="minorHAnsi" w:hAnsiTheme="minorHAnsi" w:cstheme="minorHAnsi"/>
          <w:b/>
          <w:bCs/>
        </w:rPr>
        <w:t>REFERENCES</w:t>
      </w:r>
      <w:r w:rsidR="00D04760" w:rsidRPr="00BB42E7">
        <w:rPr>
          <w:rFonts w:asciiTheme="minorHAnsi" w:hAnsiTheme="minorHAnsi" w:cstheme="minorHAnsi"/>
          <w:b/>
          <w:bCs/>
        </w:rPr>
        <w:t>:</w:t>
      </w:r>
      <w:r w:rsidRPr="00BB42E7">
        <w:rPr>
          <w:rFonts w:asciiTheme="minorHAnsi" w:hAnsiTheme="minorHAnsi" w:cstheme="minorHAnsi"/>
        </w:rPr>
        <w:t xml:space="preserve"> </w:t>
      </w:r>
    </w:p>
    <w:p w14:paraId="6146EA84" w14:textId="77777777" w:rsidR="00D03AEA" w:rsidRPr="00BB42E7" w:rsidRDefault="00F03894" w:rsidP="00150D36">
      <w:pPr>
        <w:pStyle w:val="EndNoteBibliography"/>
      </w:pPr>
      <w:r w:rsidRPr="00BB42E7"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Pr="00BB42E7"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 w:rsidRPr="00BB42E7"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D03AEA" w:rsidRPr="00BB42E7">
        <w:t>1</w:t>
      </w:r>
      <w:r w:rsidR="00D03AEA" w:rsidRPr="00BB42E7">
        <w:tab/>
        <w:t>Kim, H. S.</w:t>
      </w:r>
      <w:r w:rsidR="00D03AEA" w:rsidRPr="00BB42E7">
        <w:rPr>
          <w:i/>
        </w:rPr>
        <w:t xml:space="preserve"> et al.</w:t>
      </w:r>
      <w:r w:rsidR="00D03AEA" w:rsidRPr="00BB42E7">
        <w:t xml:space="preserve"> Lead iodide perovskite sensitized all-solid-state submicron thin film mesoscopic solar cell with efficiency exceeding 9%. </w:t>
      </w:r>
      <w:r w:rsidR="00D03AEA" w:rsidRPr="00BB42E7">
        <w:rPr>
          <w:i/>
        </w:rPr>
        <w:t>Scientific Reports.</w:t>
      </w:r>
      <w:r w:rsidR="00D03AEA" w:rsidRPr="00BB42E7">
        <w:t xml:space="preserve"> </w:t>
      </w:r>
      <w:r w:rsidR="00D03AEA" w:rsidRPr="00BB42E7">
        <w:rPr>
          <w:b/>
        </w:rPr>
        <w:t>2</w:t>
      </w:r>
      <w:r w:rsidR="00D03AEA" w:rsidRPr="00BB42E7">
        <w:t xml:space="preserve"> 591, (2012).</w:t>
      </w:r>
    </w:p>
    <w:p w14:paraId="2BD50E02" w14:textId="77777777" w:rsidR="00D03AEA" w:rsidRPr="00BB42E7" w:rsidRDefault="00D03AEA" w:rsidP="00150D36">
      <w:pPr>
        <w:pStyle w:val="EndNoteBibliography"/>
      </w:pPr>
      <w:r w:rsidRPr="00BB42E7">
        <w:t>2</w:t>
      </w:r>
      <w:r w:rsidRPr="00BB42E7">
        <w:tab/>
        <w:t>Zhou, H.</w:t>
      </w:r>
      <w:r w:rsidRPr="00BB42E7">
        <w:rPr>
          <w:i/>
        </w:rPr>
        <w:t xml:space="preserve"> et al.</w:t>
      </w:r>
      <w:r w:rsidRPr="00BB42E7">
        <w:t xml:space="preserve"> Interface engineering of highly efficient perovskite solar cells. </w:t>
      </w:r>
      <w:r w:rsidRPr="00BB42E7">
        <w:rPr>
          <w:i/>
        </w:rPr>
        <w:t>Science.</w:t>
      </w:r>
      <w:r w:rsidRPr="00BB42E7">
        <w:t xml:space="preserve"> </w:t>
      </w:r>
      <w:r w:rsidRPr="00BB42E7">
        <w:rPr>
          <w:b/>
        </w:rPr>
        <w:t>345</w:t>
      </w:r>
      <w:r w:rsidRPr="00BB42E7">
        <w:t xml:space="preserve"> (6196), 542-546, (2014).</w:t>
      </w:r>
    </w:p>
    <w:p w14:paraId="095981CB" w14:textId="77777777" w:rsidR="00D03AEA" w:rsidRPr="00BB42E7" w:rsidRDefault="00D03AEA" w:rsidP="00150D36">
      <w:pPr>
        <w:pStyle w:val="EndNoteBibliography"/>
      </w:pPr>
      <w:r w:rsidRPr="00BB42E7">
        <w:t>3</w:t>
      </w:r>
      <w:r w:rsidRPr="00BB42E7">
        <w:tab/>
        <w:t>Yang, W. S.</w:t>
      </w:r>
      <w:r w:rsidRPr="00BB42E7">
        <w:rPr>
          <w:i/>
        </w:rPr>
        <w:t xml:space="preserve"> et al.</w:t>
      </w:r>
      <w:r w:rsidRPr="00BB42E7">
        <w:t xml:space="preserve"> Iodide management in formamidinium-lead-halide–based perovskite layers for efficient solar cells. </w:t>
      </w:r>
      <w:r w:rsidRPr="00BB42E7">
        <w:rPr>
          <w:i/>
        </w:rPr>
        <w:t>Science.</w:t>
      </w:r>
      <w:r w:rsidRPr="00BB42E7">
        <w:t xml:space="preserve"> </w:t>
      </w:r>
      <w:r w:rsidRPr="00BB42E7">
        <w:rPr>
          <w:b/>
        </w:rPr>
        <w:t>356</w:t>
      </w:r>
      <w:r w:rsidRPr="00BB42E7">
        <w:t xml:space="preserve"> (6345), 1376-1379, (2017).</w:t>
      </w:r>
    </w:p>
    <w:p w14:paraId="5DDDAE23" w14:textId="77777777" w:rsidR="00D03AEA" w:rsidRPr="00BB42E7" w:rsidRDefault="00D03AEA" w:rsidP="00150D36">
      <w:pPr>
        <w:pStyle w:val="EndNoteBibliography"/>
      </w:pPr>
      <w:r w:rsidRPr="00BB42E7">
        <w:t>4</w:t>
      </w:r>
      <w:r w:rsidRPr="00BB42E7">
        <w:tab/>
        <w:t>Saliba, M.</w:t>
      </w:r>
      <w:r w:rsidRPr="00BB42E7">
        <w:rPr>
          <w:i/>
        </w:rPr>
        <w:t xml:space="preserve"> et al.</w:t>
      </w:r>
      <w:r w:rsidRPr="00BB42E7">
        <w:t xml:space="preserve"> Cesium-containing triple cation perovskite solar cells: improved stability, reproducibility and high efficiency. </w:t>
      </w:r>
      <w:r w:rsidRPr="00BB42E7">
        <w:rPr>
          <w:i/>
        </w:rPr>
        <w:t>Energy &amp; Environmental Science.</w:t>
      </w:r>
      <w:r w:rsidRPr="00BB42E7">
        <w:t xml:space="preserve"> </w:t>
      </w:r>
      <w:r w:rsidRPr="00BB42E7">
        <w:rPr>
          <w:b/>
        </w:rPr>
        <w:t>9</w:t>
      </w:r>
      <w:r w:rsidRPr="00BB42E7">
        <w:t xml:space="preserve"> (6), 1989-1997, (2016).</w:t>
      </w:r>
    </w:p>
    <w:p w14:paraId="6DC094E9" w14:textId="77777777" w:rsidR="00D03AEA" w:rsidRPr="00BB42E7" w:rsidRDefault="00D03AEA" w:rsidP="00150D36">
      <w:pPr>
        <w:pStyle w:val="EndNoteBibliography"/>
      </w:pPr>
      <w:r w:rsidRPr="00BB42E7">
        <w:t>5</w:t>
      </w:r>
      <w:r w:rsidRPr="00BB42E7">
        <w:tab/>
        <w:t>Jeon, N. J.</w:t>
      </w:r>
      <w:r w:rsidRPr="00BB42E7">
        <w:rPr>
          <w:i/>
        </w:rPr>
        <w:t xml:space="preserve"> et al.</w:t>
      </w:r>
      <w:r w:rsidRPr="00BB42E7">
        <w:t xml:space="preserve"> Compositional engineering of perovskite materials for high-performance solar cells. </w:t>
      </w:r>
      <w:r w:rsidRPr="00BB42E7">
        <w:rPr>
          <w:i/>
        </w:rPr>
        <w:t>Nature.</w:t>
      </w:r>
      <w:r w:rsidRPr="00BB42E7">
        <w:t xml:space="preserve"> </w:t>
      </w:r>
      <w:r w:rsidRPr="00BB42E7">
        <w:rPr>
          <w:b/>
        </w:rPr>
        <w:t>517</w:t>
      </w:r>
      <w:r w:rsidRPr="00BB42E7">
        <w:t xml:space="preserve"> (7535), 476-480, (2015).</w:t>
      </w:r>
    </w:p>
    <w:p w14:paraId="5D6AB0EC" w14:textId="77777777" w:rsidR="00D03AEA" w:rsidRPr="00BB42E7" w:rsidRDefault="00D03AEA" w:rsidP="00150D36">
      <w:pPr>
        <w:pStyle w:val="EndNoteBibliography"/>
      </w:pPr>
      <w:r w:rsidRPr="00BB42E7">
        <w:t>6</w:t>
      </w:r>
      <w:r w:rsidRPr="00BB42E7">
        <w:tab/>
        <w:t xml:space="preserve">Stranks, S. D., Snaith, H. J. Metal-halide perovskites for photovoltaic and light-emitting devices. </w:t>
      </w:r>
      <w:r w:rsidRPr="00BB42E7">
        <w:rPr>
          <w:i/>
        </w:rPr>
        <w:t>Nature Nanotechnology.</w:t>
      </w:r>
      <w:r w:rsidRPr="00BB42E7">
        <w:t xml:space="preserve"> </w:t>
      </w:r>
      <w:r w:rsidRPr="00BB42E7">
        <w:rPr>
          <w:b/>
        </w:rPr>
        <w:t>10</w:t>
      </w:r>
      <w:r w:rsidRPr="00BB42E7">
        <w:t xml:space="preserve"> (5), 391-402, (2015).</w:t>
      </w:r>
    </w:p>
    <w:p w14:paraId="05663A17" w14:textId="77777777" w:rsidR="00D03AEA" w:rsidRPr="00BB42E7" w:rsidRDefault="00D03AEA" w:rsidP="00150D36">
      <w:pPr>
        <w:pStyle w:val="EndNoteBibliography"/>
      </w:pPr>
      <w:r w:rsidRPr="00BB42E7">
        <w:t>7</w:t>
      </w:r>
      <w:r w:rsidRPr="00BB42E7">
        <w:tab/>
        <w:t>Ma, L.</w:t>
      </w:r>
      <w:r w:rsidRPr="00BB42E7">
        <w:rPr>
          <w:i/>
        </w:rPr>
        <w:t xml:space="preserve"> et al.</w:t>
      </w:r>
      <w:r w:rsidRPr="00BB42E7">
        <w:t xml:space="preserve"> Carrier diffusion lengths of over 500 nm in lead-free perovskite CH3NH3SnI3 films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38</w:t>
      </w:r>
      <w:r w:rsidRPr="00BB42E7">
        <w:t xml:space="preserve"> (44), 14750-14755, (2016).</w:t>
      </w:r>
    </w:p>
    <w:p w14:paraId="52A62C27" w14:textId="77777777" w:rsidR="00D03AEA" w:rsidRPr="00BB42E7" w:rsidRDefault="00D03AEA" w:rsidP="00150D36">
      <w:pPr>
        <w:pStyle w:val="EndNoteBibliography"/>
      </w:pPr>
      <w:r w:rsidRPr="00BB42E7">
        <w:t>8</w:t>
      </w:r>
      <w:r w:rsidRPr="00BB42E7">
        <w:tab/>
        <w:t>Dong, Q.</w:t>
      </w:r>
      <w:r w:rsidRPr="00BB42E7">
        <w:rPr>
          <w:i/>
        </w:rPr>
        <w:t xml:space="preserve"> et al.</w:t>
      </w:r>
      <w:r w:rsidRPr="00BB42E7">
        <w:t xml:space="preserve"> Electron-hole diffusion lengths&gt; 175 μm in solution grown CH3NH3PbI3 single crystals. </w:t>
      </w:r>
      <w:r w:rsidRPr="00BB42E7">
        <w:rPr>
          <w:i/>
        </w:rPr>
        <w:t>Science.</w:t>
      </w:r>
      <w:r w:rsidRPr="00BB42E7">
        <w:t xml:space="preserve"> </w:t>
      </w:r>
      <w:r w:rsidRPr="00BB42E7">
        <w:rPr>
          <w:b/>
        </w:rPr>
        <w:t>347</w:t>
      </w:r>
      <w:r w:rsidRPr="00BB42E7">
        <w:t xml:space="preserve"> (6225), 967-970, (2015).</w:t>
      </w:r>
    </w:p>
    <w:p w14:paraId="34E4FC8A" w14:textId="77777777" w:rsidR="00D03AEA" w:rsidRPr="00BB42E7" w:rsidRDefault="00D03AEA" w:rsidP="00150D36">
      <w:pPr>
        <w:pStyle w:val="EndNoteBibliography"/>
      </w:pPr>
      <w:r w:rsidRPr="00BB42E7">
        <w:t>9</w:t>
      </w:r>
      <w:r w:rsidRPr="00BB42E7">
        <w:tab/>
        <w:t>Stranks, S. D.</w:t>
      </w:r>
      <w:r w:rsidRPr="00BB42E7">
        <w:rPr>
          <w:i/>
        </w:rPr>
        <w:t xml:space="preserve"> et al.</w:t>
      </w:r>
      <w:r w:rsidRPr="00BB42E7">
        <w:t xml:space="preserve"> Electron-Hole Diffusion Lengths Exceeding 1 Micrometer in an Organometal Trihalide Perovskite Absorber. </w:t>
      </w:r>
      <w:r w:rsidRPr="00BB42E7">
        <w:rPr>
          <w:i/>
        </w:rPr>
        <w:t>Science.</w:t>
      </w:r>
      <w:r w:rsidRPr="00BB42E7">
        <w:t xml:space="preserve"> </w:t>
      </w:r>
      <w:r w:rsidRPr="00BB42E7">
        <w:rPr>
          <w:b/>
        </w:rPr>
        <w:t>342</w:t>
      </w:r>
      <w:r w:rsidRPr="00BB42E7">
        <w:t xml:space="preserve"> (6156), 341-344, (2013).</w:t>
      </w:r>
    </w:p>
    <w:p w14:paraId="5F4CA1CD" w14:textId="77777777" w:rsidR="00D03AEA" w:rsidRPr="00BB42E7" w:rsidRDefault="00D03AEA" w:rsidP="00150D36">
      <w:pPr>
        <w:pStyle w:val="EndNoteBibliography"/>
      </w:pPr>
      <w:r w:rsidRPr="00BB42E7">
        <w:t>10</w:t>
      </w:r>
      <w:r w:rsidRPr="00BB42E7">
        <w:tab/>
        <w:t>Shi, D.</w:t>
      </w:r>
      <w:r w:rsidRPr="00BB42E7">
        <w:rPr>
          <w:i/>
        </w:rPr>
        <w:t xml:space="preserve"> et al.</w:t>
      </w:r>
      <w:r w:rsidRPr="00BB42E7">
        <w:t xml:space="preserve"> Low trap-state density and long carrier diffusion in organolead trihalide perovskite single crystals. </w:t>
      </w:r>
      <w:r w:rsidRPr="00BB42E7">
        <w:rPr>
          <w:i/>
        </w:rPr>
        <w:t>Science.</w:t>
      </w:r>
      <w:r w:rsidRPr="00BB42E7">
        <w:t xml:space="preserve"> </w:t>
      </w:r>
      <w:r w:rsidRPr="00BB42E7">
        <w:rPr>
          <w:b/>
        </w:rPr>
        <w:t>347</w:t>
      </w:r>
      <w:r w:rsidRPr="00BB42E7">
        <w:t xml:space="preserve"> (6221), 519-522, (2015).</w:t>
      </w:r>
    </w:p>
    <w:p w14:paraId="7B578B6A" w14:textId="77777777" w:rsidR="00D03AEA" w:rsidRPr="00BB42E7" w:rsidRDefault="00D03AEA" w:rsidP="00150D36">
      <w:pPr>
        <w:pStyle w:val="EndNoteBibliography"/>
      </w:pPr>
      <w:r w:rsidRPr="00BB42E7">
        <w:t>11</w:t>
      </w:r>
      <w:r w:rsidRPr="00BB42E7">
        <w:tab/>
        <w:t>McMeekin, D. P.</w:t>
      </w:r>
      <w:r w:rsidRPr="00BB42E7">
        <w:rPr>
          <w:i/>
        </w:rPr>
        <w:t xml:space="preserve"> et al.</w:t>
      </w:r>
      <w:r w:rsidRPr="00BB42E7">
        <w:t xml:space="preserve"> A mixed-cation lead mixed-halide perovskite absorber for tandem solar cells. </w:t>
      </w:r>
      <w:r w:rsidRPr="00BB42E7">
        <w:rPr>
          <w:i/>
        </w:rPr>
        <w:t>Science.</w:t>
      </w:r>
      <w:r w:rsidRPr="00BB42E7">
        <w:t xml:space="preserve"> </w:t>
      </w:r>
      <w:r w:rsidRPr="00BB42E7">
        <w:rPr>
          <w:b/>
        </w:rPr>
        <w:t>351</w:t>
      </w:r>
      <w:r w:rsidRPr="00BB42E7">
        <w:t xml:space="preserve"> (6269), 151-155, (2016).</w:t>
      </w:r>
    </w:p>
    <w:p w14:paraId="16D635DD" w14:textId="77777777" w:rsidR="00D03AEA" w:rsidRPr="00BB42E7" w:rsidRDefault="00D03AEA" w:rsidP="00150D36">
      <w:pPr>
        <w:pStyle w:val="EndNoteBibliography"/>
      </w:pPr>
      <w:r w:rsidRPr="00BB42E7">
        <w:t>12</w:t>
      </w:r>
      <w:r w:rsidRPr="00BB42E7">
        <w:tab/>
        <w:t>Saidaminov, M. I.</w:t>
      </w:r>
      <w:r w:rsidRPr="00BB42E7">
        <w:rPr>
          <w:i/>
        </w:rPr>
        <w:t xml:space="preserve"> et al.</w:t>
      </w:r>
      <w:r w:rsidRPr="00BB42E7">
        <w:t xml:space="preserve"> High-quality bulk hybrid perovskite single crystals within minutes by inverse temperature crystallization. </w:t>
      </w:r>
      <w:r w:rsidRPr="00BB42E7">
        <w:rPr>
          <w:i/>
        </w:rPr>
        <w:t>Nature Communications.</w:t>
      </w:r>
      <w:r w:rsidRPr="00BB42E7">
        <w:t xml:space="preserve"> </w:t>
      </w:r>
      <w:r w:rsidRPr="00BB42E7">
        <w:rPr>
          <w:b/>
        </w:rPr>
        <w:t>6</w:t>
      </w:r>
      <w:r w:rsidRPr="00BB42E7">
        <w:t xml:space="preserve"> 7586, (2015).</w:t>
      </w:r>
    </w:p>
    <w:p w14:paraId="3B0BAA0B" w14:textId="77777777" w:rsidR="00D03AEA" w:rsidRPr="00BB42E7" w:rsidRDefault="00D03AEA" w:rsidP="00150D36">
      <w:pPr>
        <w:pStyle w:val="EndNoteBibliography"/>
      </w:pPr>
      <w:r w:rsidRPr="00BB42E7">
        <w:t>13</w:t>
      </w:r>
      <w:r w:rsidRPr="00BB42E7">
        <w:tab/>
        <w:t xml:space="preserve">Kovalenko, M. V., Protesescu, L., Bodnarchuk, M. I. Properties and potential optoelectronic applications of lead halide perovskite nanocrystals. </w:t>
      </w:r>
      <w:r w:rsidRPr="00BB42E7">
        <w:rPr>
          <w:i/>
        </w:rPr>
        <w:t>Science.</w:t>
      </w:r>
      <w:r w:rsidRPr="00BB42E7">
        <w:t xml:space="preserve"> </w:t>
      </w:r>
      <w:r w:rsidRPr="00BB42E7">
        <w:rPr>
          <w:b/>
        </w:rPr>
        <w:t>358</w:t>
      </w:r>
      <w:r w:rsidRPr="00BB42E7">
        <w:t xml:space="preserve"> (6364), 745-750, (2017).</w:t>
      </w:r>
    </w:p>
    <w:p w14:paraId="61A58690" w14:textId="77777777" w:rsidR="00D03AEA" w:rsidRPr="00BB42E7" w:rsidRDefault="00D03AEA" w:rsidP="00150D36">
      <w:pPr>
        <w:pStyle w:val="EndNoteBibliography"/>
      </w:pPr>
      <w:r w:rsidRPr="00BB42E7">
        <w:t>14</w:t>
      </w:r>
      <w:r w:rsidRPr="00BB42E7">
        <w:tab/>
        <w:t xml:space="preserve">Akkerman, Q. A., Rainò, G., Kovalenko, M. V., Manna, L. Genesis, challenges and opportunities for colloidal lead halide perovskite nanocrystals. </w:t>
      </w:r>
      <w:r w:rsidRPr="00BB42E7">
        <w:rPr>
          <w:i/>
        </w:rPr>
        <w:t>Nature Materials.</w:t>
      </w:r>
      <w:r w:rsidRPr="00BB42E7">
        <w:t xml:space="preserve"> </w:t>
      </w:r>
      <w:r w:rsidRPr="00BB42E7">
        <w:rPr>
          <w:b/>
        </w:rPr>
        <w:t>17</w:t>
      </w:r>
      <w:r w:rsidRPr="00BB42E7">
        <w:t xml:space="preserve"> 394–405, (2018).</w:t>
      </w:r>
    </w:p>
    <w:p w14:paraId="25A5FA8F" w14:textId="77777777" w:rsidR="00D03AEA" w:rsidRPr="00BB42E7" w:rsidRDefault="00D03AEA" w:rsidP="00150D36">
      <w:pPr>
        <w:pStyle w:val="EndNoteBibliography"/>
      </w:pPr>
      <w:r w:rsidRPr="00BB42E7">
        <w:t>15</w:t>
      </w:r>
      <w:r w:rsidRPr="00BB42E7">
        <w:tab/>
        <w:t xml:space="preserve">Gangishetty, M. K., Hou, S., Quan, Q., Congreve, D. N. Reducing Architecture Limitations for Efficient Blue Perovskite Light‐Emitting Diodes. </w:t>
      </w:r>
      <w:r w:rsidRPr="00BB42E7">
        <w:rPr>
          <w:i/>
        </w:rPr>
        <w:t>Advanced Materials.</w:t>
      </w:r>
      <w:r w:rsidRPr="00BB42E7">
        <w:t xml:space="preserve"> </w:t>
      </w:r>
      <w:r w:rsidRPr="00BB42E7">
        <w:rPr>
          <w:b/>
        </w:rPr>
        <w:t>30</w:t>
      </w:r>
      <w:r w:rsidRPr="00BB42E7">
        <w:t xml:space="preserve"> (20), 1706226, (2018).</w:t>
      </w:r>
    </w:p>
    <w:p w14:paraId="514959CB" w14:textId="77777777" w:rsidR="00D03AEA" w:rsidRPr="00BB42E7" w:rsidRDefault="00D03AEA" w:rsidP="00150D36">
      <w:pPr>
        <w:pStyle w:val="EndNoteBibliography"/>
      </w:pPr>
      <w:r w:rsidRPr="00BB42E7">
        <w:t>16</w:t>
      </w:r>
      <w:r w:rsidRPr="00BB42E7">
        <w:tab/>
        <w:t>Congreve, D. N.</w:t>
      </w:r>
      <w:r w:rsidRPr="00BB42E7">
        <w:rPr>
          <w:i/>
        </w:rPr>
        <w:t xml:space="preserve"> et al.</w:t>
      </w:r>
      <w:r w:rsidRPr="00BB42E7">
        <w:t xml:space="preserve"> Tunable Light-Emitting Diodes Utilizing Quantum-Confined Layered Perovskite Emitters. </w:t>
      </w:r>
      <w:r w:rsidRPr="00BB42E7">
        <w:rPr>
          <w:i/>
        </w:rPr>
        <w:t>ACS Photonics.</w:t>
      </w:r>
      <w:r w:rsidRPr="00BB42E7">
        <w:t xml:space="preserve"> </w:t>
      </w:r>
      <w:r w:rsidRPr="00BB42E7">
        <w:rPr>
          <w:b/>
        </w:rPr>
        <w:t>4</w:t>
      </w:r>
      <w:r w:rsidRPr="00BB42E7">
        <w:t xml:space="preserve"> (3), 476-481, (2017).</w:t>
      </w:r>
    </w:p>
    <w:p w14:paraId="4936BDB4" w14:textId="77777777" w:rsidR="00D03AEA" w:rsidRPr="00BB42E7" w:rsidRDefault="00D03AEA" w:rsidP="00150D36">
      <w:pPr>
        <w:pStyle w:val="EndNoteBibliography"/>
      </w:pPr>
      <w:r w:rsidRPr="00BB42E7">
        <w:t>17</w:t>
      </w:r>
      <w:r w:rsidRPr="00BB42E7">
        <w:tab/>
        <w:t>Kumar, S.</w:t>
      </w:r>
      <w:r w:rsidRPr="00BB42E7">
        <w:rPr>
          <w:i/>
        </w:rPr>
        <w:t xml:space="preserve"> et al.</w:t>
      </w:r>
      <w:r w:rsidRPr="00BB42E7">
        <w:t xml:space="preserve"> Ultrapure Green Light-Emitting Diodes Using Two-Dimensional Formamidinium Perovskites: Achieving Recommendation 2020 Color Coordinates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7</w:t>
      </w:r>
      <w:r w:rsidRPr="00BB42E7">
        <w:t xml:space="preserve"> (9), 5277-5284, (2017).</w:t>
      </w:r>
    </w:p>
    <w:p w14:paraId="4A88136D" w14:textId="77777777" w:rsidR="00D03AEA" w:rsidRPr="00BB42E7" w:rsidRDefault="00D03AEA" w:rsidP="00150D36">
      <w:pPr>
        <w:pStyle w:val="EndNoteBibliography"/>
      </w:pPr>
      <w:r w:rsidRPr="00BB42E7">
        <w:t>18</w:t>
      </w:r>
      <w:r w:rsidRPr="00BB42E7">
        <w:tab/>
        <w:t>Kumar, S.</w:t>
      </w:r>
      <w:r w:rsidRPr="00BB42E7">
        <w:rPr>
          <w:i/>
        </w:rPr>
        <w:t xml:space="preserve"> et al.</w:t>
      </w:r>
      <w:r w:rsidRPr="00BB42E7">
        <w:t xml:space="preserve"> Efficient blue electroluminescence using quantum-confined two-dimensional perovskites. </w:t>
      </w:r>
      <w:r w:rsidRPr="00BB42E7">
        <w:rPr>
          <w:i/>
        </w:rPr>
        <w:t>ACS Nano.</w:t>
      </w:r>
      <w:r w:rsidRPr="00BB42E7">
        <w:t xml:space="preserve"> </w:t>
      </w:r>
      <w:r w:rsidRPr="00BB42E7">
        <w:rPr>
          <w:b/>
        </w:rPr>
        <w:t>10</w:t>
      </w:r>
      <w:r w:rsidRPr="00BB42E7">
        <w:t xml:space="preserve"> (10), 9720-9729, (2016).</w:t>
      </w:r>
    </w:p>
    <w:p w14:paraId="255867AA" w14:textId="77777777" w:rsidR="00D03AEA" w:rsidRPr="00BB42E7" w:rsidRDefault="00D03AEA" w:rsidP="00150D36">
      <w:pPr>
        <w:pStyle w:val="EndNoteBibliography"/>
      </w:pPr>
      <w:r w:rsidRPr="00BB42E7">
        <w:t>19</w:t>
      </w:r>
      <w:r w:rsidRPr="00BB42E7">
        <w:tab/>
        <w:t>Pan, J.</w:t>
      </w:r>
      <w:r w:rsidRPr="00BB42E7">
        <w:rPr>
          <w:i/>
        </w:rPr>
        <w:t xml:space="preserve"> et al.</w:t>
      </w:r>
      <w:r w:rsidRPr="00BB42E7">
        <w:t xml:space="preserve"> Bidentate Ligand-Passivated CsPbI3 Perovskite Nanocrystals for Stable Near-Unity Photoluminescence Quantum Yield and Efficient Red Light-Emitting Diodes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40</w:t>
      </w:r>
      <w:r w:rsidRPr="00BB42E7">
        <w:t xml:space="preserve"> (2), 562-565, (2018).</w:t>
      </w:r>
    </w:p>
    <w:p w14:paraId="2E945B3F" w14:textId="77777777" w:rsidR="00D03AEA" w:rsidRPr="00BB42E7" w:rsidRDefault="00D03AEA" w:rsidP="00150D36">
      <w:pPr>
        <w:pStyle w:val="EndNoteBibliography"/>
      </w:pPr>
      <w:r w:rsidRPr="00BB42E7">
        <w:t>20</w:t>
      </w:r>
      <w:r w:rsidRPr="00BB42E7">
        <w:tab/>
        <w:t>Kim, Y. H.</w:t>
      </w:r>
      <w:r w:rsidRPr="00BB42E7">
        <w:rPr>
          <w:i/>
        </w:rPr>
        <w:t xml:space="preserve"> et al.</w:t>
      </w:r>
      <w:r w:rsidRPr="00BB42E7">
        <w:t xml:space="preserve"> Multicolored organic/inorganic hybrid perovskite light-emitting diodes. </w:t>
      </w:r>
      <w:r w:rsidRPr="00BB42E7">
        <w:rPr>
          <w:i/>
        </w:rPr>
        <w:t>Advanced Materials.</w:t>
      </w:r>
      <w:r w:rsidRPr="00BB42E7">
        <w:t xml:space="preserve"> </w:t>
      </w:r>
      <w:r w:rsidRPr="00BB42E7">
        <w:rPr>
          <w:b/>
        </w:rPr>
        <w:t>27</w:t>
      </w:r>
      <w:r w:rsidRPr="00BB42E7">
        <w:t xml:space="preserve"> (7), 1248-1254, (2015).</w:t>
      </w:r>
    </w:p>
    <w:p w14:paraId="3FC867AA" w14:textId="77777777" w:rsidR="00D03AEA" w:rsidRPr="00BB42E7" w:rsidRDefault="00D03AEA" w:rsidP="00150D36">
      <w:pPr>
        <w:pStyle w:val="EndNoteBibliography"/>
      </w:pPr>
      <w:r w:rsidRPr="00BB42E7">
        <w:t>21</w:t>
      </w:r>
      <w:r w:rsidRPr="00BB42E7">
        <w:tab/>
        <w:t>Pan, J.</w:t>
      </w:r>
      <w:r w:rsidRPr="00BB42E7">
        <w:rPr>
          <w:i/>
        </w:rPr>
        <w:t xml:space="preserve"> et al.</w:t>
      </w:r>
      <w:r w:rsidRPr="00BB42E7">
        <w:t xml:space="preserve"> Highly Efficient Perovskite-Quantum-Dot Light-Emitting Diodes by Surface Engineering. </w:t>
      </w:r>
      <w:r w:rsidRPr="00BB42E7">
        <w:rPr>
          <w:i/>
        </w:rPr>
        <w:t>Advanced Materials.</w:t>
      </w:r>
      <w:r w:rsidRPr="00BB42E7">
        <w:t xml:space="preserve"> </w:t>
      </w:r>
      <w:r w:rsidRPr="00BB42E7">
        <w:rPr>
          <w:b/>
        </w:rPr>
        <w:t>28</w:t>
      </w:r>
      <w:r w:rsidRPr="00BB42E7">
        <w:t xml:space="preserve"> (39), 8718-8725, (2016).</w:t>
      </w:r>
    </w:p>
    <w:p w14:paraId="7D1B247D" w14:textId="77777777" w:rsidR="00D03AEA" w:rsidRPr="00BB42E7" w:rsidRDefault="00D03AEA" w:rsidP="00150D36">
      <w:pPr>
        <w:pStyle w:val="EndNoteBibliography"/>
      </w:pPr>
      <w:r w:rsidRPr="00BB42E7">
        <w:t>22</w:t>
      </w:r>
      <w:r w:rsidRPr="00BB42E7">
        <w:tab/>
        <w:t>Tsai, H.</w:t>
      </w:r>
      <w:r w:rsidRPr="00BB42E7">
        <w:rPr>
          <w:i/>
        </w:rPr>
        <w:t xml:space="preserve"> et al.</w:t>
      </w:r>
      <w:r w:rsidRPr="00BB42E7">
        <w:t xml:space="preserve"> Stable Light‐Emitting Diodes Using Phase‐Pure Ruddlesden–Popper Layered Perovskites. </w:t>
      </w:r>
      <w:r w:rsidRPr="00BB42E7">
        <w:rPr>
          <w:i/>
        </w:rPr>
        <w:t>Advanced Materials.</w:t>
      </w:r>
      <w:r w:rsidRPr="00BB42E7">
        <w:t xml:space="preserve"> </w:t>
      </w:r>
      <w:r w:rsidRPr="00BB42E7">
        <w:rPr>
          <w:b/>
        </w:rPr>
        <w:t>30</w:t>
      </w:r>
      <w:r w:rsidRPr="00BB42E7">
        <w:t xml:space="preserve"> (6), 1704217, (2018).</w:t>
      </w:r>
    </w:p>
    <w:p w14:paraId="48B5A9C9" w14:textId="77777777" w:rsidR="00D03AEA" w:rsidRPr="00BB42E7" w:rsidRDefault="00D03AEA" w:rsidP="00150D36">
      <w:pPr>
        <w:pStyle w:val="EndNoteBibliography"/>
      </w:pPr>
      <w:r w:rsidRPr="00BB42E7">
        <w:t>23</w:t>
      </w:r>
      <w:r w:rsidRPr="00BB42E7">
        <w:tab/>
        <w:t xml:space="preserve">Sutherland, B. R., Hoogland, S., Adachi, M. M., Wong, C. T., Sargent, E. H. Conformal organohalide perovskites enable lasing on spherical resonators. </w:t>
      </w:r>
      <w:r w:rsidRPr="00BB42E7">
        <w:rPr>
          <w:i/>
        </w:rPr>
        <w:t>ACS Nano.</w:t>
      </w:r>
      <w:r w:rsidRPr="00BB42E7">
        <w:t xml:space="preserve"> </w:t>
      </w:r>
      <w:r w:rsidRPr="00BB42E7">
        <w:rPr>
          <w:b/>
        </w:rPr>
        <w:t>8</w:t>
      </w:r>
      <w:r w:rsidRPr="00BB42E7">
        <w:t xml:space="preserve"> (10), 10947-10952, (2014).</w:t>
      </w:r>
    </w:p>
    <w:p w14:paraId="3DF21B8B" w14:textId="77777777" w:rsidR="00D03AEA" w:rsidRPr="00BB42E7" w:rsidRDefault="00D03AEA" w:rsidP="00150D36">
      <w:pPr>
        <w:pStyle w:val="EndNoteBibliography"/>
      </w:pPr>
      <w:r w:rsidRPr="00BB42E7">
        <w:t>24</w:t>
      </w:r>
      <w:r w:rsidRPr="00BB42E7">
        <w:tab/>
        <w:t>Deschler, F.</w:t>
      </w:r>
      <w:r w:rsidRPr="00BB42E7">
        <w:rPr>
          <w:i/>
        </w:rPr>
        <w:t xml:space="preserve"> et al.</w:t>
      </w:r>
      <w:r w:rsidRPr="00BB42E7">
        <w:t xml:space="preserve"> High photoluminescence efficiency and optically pumped lasing in solution-processed mixed halide perovskite semiconductors. </w:t>
      </w:r>
      <w:r w:rsidRPr="00BB42E7">
        <w:rPr>
          <w:i/>
        </w:rPr>
        <w:t>The Journal of Physical Chemistry Letters.</w:t>
      </w:r>
      <w:r w:rsidRPr="00BB42E7">
        <w:t xml:space="preserve"> </w:t>
      </w:r>
      <w:r w:rsidRPr="00BB42E7">
        <w:rPr>
          <w:b/>
        </w:rPr>
        <w:t>5</w:t>
      </w:r>
      <w:r w:rsidRPr="00BB42E7">
        <w:t xml:space="preserve"> (8), 1421-1426, (2014).</w:t>
      </w:r>
    </w:p>
    <w:p w14:paraId="628E027B" w14:textId="77777777" w:rsidR="00D03AEA" w:rsidRPr="00BB42E7" w:rsidRDefault="00D03AEA" w:rsidP="00150D36">
      <w:pPr>
        <w:pStyle w:val="EndNoteBibliography"/>
      </w:pPr>
      <w:r w:rsidRPr="00BB42E7">
        <w:t>25</w:t>
      </w:r>
      <w:r w:rsidRPr="00BB42E7">
        <w:tab/>
        <w:t>Zhu, H.</w:t>
      </w:r>
      <w:r w:rsidRPr="00BB42E7">
        <w:rPr>
          <w:i/>
        </w:rPr>
        <w:t xml:space="preserve"> et al.</w:t>
      </w:r>
      <w:r w:rsidRPr="00BB42E7">
        <w:t xml:space="preserve"> Lead halide perovskite nanowire lasers with low lasing thresholds and high quality factors. </w:t>
      </w:r>
      <w:r w:rsidRPr="00BB42E7">
        <w:rPr>
          <w:i/>
        </w:rPr>
        <w:t>Nature Materials.</w:t>
      </w:r>
      <w:r w:rsidRPr="00BB42E7">
        <w:t xml:space="preserve"> </w:t>
      </w:r>
      <w:r w:rsidRPr="00BB42E7">
        <w:rPr>
          <w:b/>
        </w:rPr>
        <w:t>14</w:t>
      </w:r>
      <w:r w:rsidRPr="00BB42E7">
        <w:t xml:space="preserve"> (6), 636-642, (2015).</w:t>
      </w:r>
    </w:p>
    <w:p w14:paraId="1F42305F" w14:textId="77777777" w:rsidR="00D03AEA" w:rsidRPr="00BB42E7" w:rsidRDefault="00D03AEA" w:rsidP="00150D36">
      <w:pPr>
        <w:pStyle w:val="EndNoteBibliography"/>
      </w:pPr>
      <w:r w:rsidRPr="00BB42E7">
        <w:t>26</w:t>
      </w:r>
      <w:r w:rsidRPr="00BB42E7">
        <w:tab/>
        <w:t xml:space="preserve">Fang, Y., Huang, J. Resolving weak light of sub‐picowatt per square centimeter by hybrid perovskite photodetectors enabled by noise reduction. </w:t>
      </w:r>
      <w:r w:rsidRPr="00BB42E7">
        <w:rPr>
          <w:i/>
        </w:rPr>
        <w:t>Advanced Materials.</w:t>
      </w:r>
      <w:r w:rsidRPr="00BB42E7">
        <w:t xml:space="preserve"> </w:t>
      </w:r>
      <w:r w:rsidRPr="00BB42E7">
        <w:rPr>
          <w:b/>
        </w:rPr>
        <w:t>27</w:t>
      </w:r>
      <w:r w:rsidRPr="00BB42E7">
        <w:t xml:space="preserve"> (17), 2804-2810, (2015).</w:t>
      </w:r>
    </w:p>
    <w:p w14:paraId="65A398C0" w14:textId="77777777" w:rsidR="00D03AEA" w:rsidRPr="00BB42E7" w:rsidRDefault="00D03AEA" w:rsidP="00150D36">
      <w:pPr>
        <w:pStyle w:val="EndNoteBibliography"/>
      </w:pPr>
      <w:r w:rsidRPr="00BB42E7">
        <w:t>27</w:t>
      </w:r>
      <w:r w:rsidRPr="00BB42E7">
        <w:tab/>
        <w:t>Shen, L.</w:t>
      </w:r>
      <w:r w:rsidRPr="00BB42E7">
        <w:rPr>
          <w:i/>
        </w:rPr>
        <w:t xml:space="preserve"> et al.</w:t>
      </w:r>
      <w:r w:rsidRPr="00BB42E7">
        <w:t xml:space="preserve"> A Self‐Powered, Sub‐nanosecond‐Response Solution‐Processed Hybrid Perovskite Photodetector for Time‐Resolved Photoluminescence‐Lifetime Detection. </w:t>
      </w:r>
      <w:r w:rsidRPr="00BB42E7">
        <w:rPr>
          <w:i/>
        </w:rPr>
        <w:t>Advanced Materials.</w:t>
      </w:r>
      <w:r w:rsidRPr="00BB42E7">
        <w:t xml:space="preserve"> </w:t>
      </w:r>
      <w:r w:rsidRPr="00BB42E7">
        <w:rPr>
          <w:b/>
        </w:rPr>
        <w:t>28</w:t>
      </w:r>
      <w:r w:rsidRPr="00BB42E7">
        <w:t xml:space="preserve"> (48), 10794-10800, (2016).</w:t>
      </w:r>
    </w:p>
    <w:p w14:paraId="27ED5AD5" w14:textId="77777777" w:rsidR="00D03AEA" w:rsidRPr="00BB42E7" w:rsidRDefault="00D03AEA" w:rsidP="00150D36">
      <w:pPr>
        <w:pStyle w:val="EndNoteBibliography"/>
      </w:pPr>
      <w:r w:rsidRPr="00BB42E7">
        <w:t>28</w:t>
      </w:r>
      <w:r w:rsidRPr="00BB42E7">
        <w:tab/>
        <w:t>Dou, L.</w:t>
      </w:r>
      <w:r w:rsidRPr="00BB42E7">
        <w:rPr>
          <w:i/>
        </w:rPr>
        <w:t xml:space="preserve"> et al.</w:t>
      </w:r>
      <w:r w:rsidRPr="00BB42E7">
        <w:t xml:space="preserve"> Solution-processed hybrid perovskite photodetectors with high detectivity. </w:t>
      </w:r>
      <w:r w:rsidRPr="00BB42E7">
        <w:rPr>
          <w:i/>
        </w:rPr>
        <w:t>Nature Communications.</w:t>
      </w:r>
      <w:r w:rsidRPr="00BB42E7">
        <w:t xml:space="preserve"> </w:t>
      </w:r>
      <w:r w:rsidRPr="00BB42E7">
        <w:rPr>
          <w:b/>
        </w:rPr>
        <w:t>5</w:t>
      </w:r>
      <w:r w:rsidRPr="00BB42E7">
        <w:t xml:space="preserve"> 5404, (2014).</w:t>
      </w:r>
    </w:p>
    <w:p w14:paraId="2542DAA0" w14:textId="77777777" w:rsidR="00D03AEA" w:rsidRPr="00BB42E7" w:rsidRDefault="00D03AEA" w:rsidP="00150D36">
      <w:pPr>
        <w:pStyle w:val="EndNoteBibliography"/>
      </w:pPr>
      <w:r w:rsidRPr="00BB42E7">
        <w:t>29</w:t>
      </w:r>
      <w:r w:rsidRPr="00BB42E7">
        <w:tab/>
        <w:t>Protesescu, L.</w:t>
      </w:r>
      <w:r w:rsidRPr="00BB42E7">
        <w:rPr>
          <w:i/>
        </w:rPr>
        <w:t xml:space="preserve"> et al.</w:t>
      </w:r>
      <w:r w:rsidRPr="00BB42E7">
        <w:t xml:space="preserve"> Nanocrystals of Cesium Lead Halide Perovskites (CsPbX(3), X = Cl, Br, and I): Novel Optoelectronic Materials Showing Bright Emission with Wide Color Gamut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5</w:t>
      </w:r>
      <w:r w:rsidRPr="00BB42E7">
        <w:t xml:space="preserve"> (6), 3692-3696, (2015).</w:t>
      </w:r>
    </w:p>
    <w:p w14:paraId="233D3FA7" w14:textId="77777777" w:rsidR="00D03AEA" w:rsidRPr="00BB42E7" w:rsidRDefault="00D03AEA" w:rsidP="00150D36">
      <w:pPr>
        <w:pStyle w:val="EndNoteBibliography"/>
      </w:pPr>
      <w:r w:rsidRPr="00BB42E7">
        <w:t>30</w:t>
      </w:r>
      <w:r w:rsidRPr="00BB42E7">
        <w:tab/>
        <w:t>Schmidt, L. C.</w:t>
      </w:r>
      <w:r w:rsidRPr="00BB42E7">
        <w:rPr>
          <w:i/>
        </w:rPr>
        <w:t xml:space="preserve"> et al.</w:t>
      </w:r>
      <w:r w:rsidRPr="00BB42E7">
        <w:t xml:space="preserve"> Nontemplate synthesis of CH3NH3PbBr3 perovskite nanoparticles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36</w:t>
      </w:r>
      <w:r w:rsidRPr="00BB42E7">
        <w:t xml:space="preserve"> (3), 850-853, (2014).</w:t>
      </w:r>
    </w:p>
    <w:p w14:paraId="75E25BC4" w14:textId="77777777" w:rsidR="00D03AEA" w:rsidRPr="00BB42E7" w:rsidRDefault="00D03AEA" w:rsidP="00150D36">
      <w:pPr>
        <w:pStyle w:val="EndNoteBibliography"/>
      </w:pPr>
      <w:r w:rsidRPr="00BB42E7">
        <w:t>31</w:t>
      </w:r>
      <w:r w:rsidRPr="00BB42E7">
        <w:tab/>
        <w:t>Imran, M.</w:t>
      </w:r>
      <w:r w:rsidRPr="00BB42E7">
        <w:rPr>
          <w:i/>
        </w:rPr>
        <w:t xml:space="preserve"> et al.</w:t>
      </w:r>
      <w:r w:rsidRPr="00BB42E7">
        <w:t xml:space="preserve"> Shape-Pure, Nearly Monodispersed CsPbBr3 Nanocubes Prepared Using Secondary Aliphatic Amines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8</w:t>
      </w:r>
      <w:r w:rsidRPr="00BB42E7">
        <w:t xml:space="preserve"> (12), 7822-7831, (2018).</w:t>
      </w:r>
    </w:p>
    <w:p w14:paraId="21F07E14" w14:textId="77777777" w:rsidR="00D03AEA" w:rsidRPr="00BB42E7" w:rsidRDefault="00D03AEA" w:rsidP="00150D36">
      <w:pPr>
        <w:pStyle w:val="EndNoteBibliography"/>
      </w:pPr>
      <w:r w:rsidRPr="00BB42E7">
        <w:t>32</w:t>
      </w:r>
      <w:r w:rsidRPr="00BB42E7">
        <w:tab/>
        <w:t>Dong, Y.</w:t>
      </w:r>
      <w:r w:rsidRPr="00BB42E7">
        <w:rPr>
          <w:i/>
        </w:rPr>
        <w:t xml:space="preserve"> et al.</w:t>
      </w:r>
      <w:r w:rsidRPr="00BB42E7">
        <w:t xml:space="preserve"> Precise Control of Quantum Confinement in Cesium Lead Halide Perovskite Quantum Dots via Thermodynamic Equilibrium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8</w:t>
      </w:r>
      <w:r w:rsidRPr="00BB42E7">
        <w:t xml:space="preserve"> (6), 3716-3722, (2018).</w:t>
      </w:r>
    </w:p>
    <w:p w14:paraId="01F9E37A" w14:textId="77777777" w:rsidR="00D03AEA" w:rsidRPr="00BB42E7" w:rsidRDefault="00D03AEA" w:rsidP="00150D36">
      <w:pPr>
        <w:pStyle w:val="EndNoteBibliography"/>
      </w:pPr>
      <w:r w:rsidRPr="00BB42E7">
        <w:t>33</w:t>
      </w:r>
      <w:r w:rsidRPr="00BB42E7">
        <w:tab/>
        <w:t xml:space="preserve">Sun, S., Yuan, D., Xu, Y., Wang, A., Deng, Z. Ligand-mediated synthesis of shape-controlled cesium lead halide perovskite nanocrystals via reprecipitation process at room temperature. </w:t>
      </w:r>
      <w:r w:rsidRPr="00BB42E7">
        <w:rPr>
          <w:i/>
        </w:rPr>
        <w:t>ACS Nano.</w:t>
      </w:r>
      <w:r w:rsidRPr="00BB42E7">
        <w:t xml:space="preserve"> </w:t>
      </w:r>
      <w:r w:rsidRPr="00BB42E7">
        <w:rPr>
          <w:b/>
        </w:rPr>
        <w:t>10</w:t>
      </w:r>
      <w:r w:rsidRPr="00BB42E7">
        <w:t xml:space="preserve"> (3), 3648-3657, (2016).</w:t>
      </w:r>
    </w:p>
    <w:p w14:paraId="7339E7A5" w14:textId="77777777" w:rsidR="00D03AEA" w:rsidRPr="00BB42E7" w:rsidRDefault="00D03AEA" w:rsidP="00150D36">
      <w:pPr>
        <w:pStyle w:val="EndNoteBibliography"/>
      </w:pPr>
      <w:r w:rsidRPr="00BB42E7">
        <w:t>34</w:t>
      </w:r>
      <w:r w:rsidRPr="00BB42E7">
        <w:tab/>
        <w:t xml:space="preserve">Zhang, D., Eaton, S. W., Yu, Y., Dou, L., Yang, P. Solution-phase synthesis of cesium lead halide perovskite nanowires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37</w:t>
      </w:r>
      <w:r w:rsidRPr="00BB42E7">
        <w:t xml:space="preserve"> (29), 9230-9233, (2015).</w:t>
      </w:r>
    </w:p>
    <w:p w14:paraId="6D42D5E0" w14:textId="77777777" w:rsidR="00D03AEA" w:rsidRPr="00BB42E7" w:rsidRDefault="00D03AEA" w:rsidP="00150D36">
      <w:pPr>
        <w:pStyle w:val="EndNoteBibliography"/>
      </w:pPr>
      <w:r w:rsidRPr="00BB42E7">
        <w:t>35</w:t>
      </w:r>
      <w:r w:rsidRPr="00BB42E7">
        <w:tab/>
        <w:t xml:space="preserve">Weidman, M. C., Goodman, A. J., Tisdale, W. A. Colloidal halide perovskite nanoplatelets: An exciting new class of semiconductor nanomaterials. </w:t>
      </w:r>
      <w:r w:rsidRPr="00BB42E7">
        <w:rPr>
          <w:i/>
        </w:rPr>
        <w:t>Chemistry of Materials.</w:t>
      </w:r>
      <w:r w:rsidRPr="00BB42E7">
        <w:t xml:space="preserve"> </w:t>
      </w:r>
      <w:r w:rsidRPr="00BB42E7">
        <w:rPr>
          <w:b/>
        </w:rPr>
        <w:t>29</w:t>
      </w:r>
      <w:r w:rsidRPr="00BB42E7">
        <w:t xml:space="preserve"> (12), 5019-5030, (2017).</w:t>
      </w:r>
    </w:p>
    <w:p w14:paraId="64448FAA" w14:textId="77777777" w:rsidR="00D03AEA" w:rsidRPr="00BB42E7" w:rsidRDefault="00D03AEA" w:rsidP="00150D36">
      <w:pPr>
        <w:pStyle w:val="EndNoteBibliography"/>
      </w:pPr>
      <w:r w:rsidRPr="00BB42E7">
        <w:t>36</w:t>
      </w:r>
      <w:r w:rsidRPr="00BB42E7">
        <w:tab/>
        <w:t>Sichert, J. A.</w:t>
      </w:r>
      <w:r w:rsidRPr="00BB42E7">
        <w:rPr>
          <w:i/>
        </w:rPr>
        <w:t xml:space="preserve"> et al.</w:t>
      </w:r>
      <w:r w:rsidRPr="00BB42E7">
        <w:t xml:space="preserve"> Quantum Size Effect in Organometal Halide Perovskite Nanoplatelets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5</w:t>
      </w:r>
      <w:r w:rsidRPr="00BB42E7">
        <w:t xml:space="preserve"> (10), 6521-6527, (2015).</w:t>
      </w:r>
    </w:p>
    <w:p w14:paraId="35DC72CD" w14:textId="77777777" w:rsidR="00D03AEA" w:rsidRPr="00BB42E7" w:rsidRDefault="00D03AEA" w:rsidP="00150D36">
      <w:pPr>
        <w:pStyle w:val="EndNoteBibliography"/>
      </w:pPr>
      <w:r w:rsidRPr="00BB42E7">
        <w:t>37</w:t>
      </w:r>
      <w:r w:rsidRPr="00BB42E7">
        <w:tab/>
        <w:t>Bohn, B. J.</w:t>
      </w:r>
      <w:r w:rsidRPr="00BB42E7">
        <w:rPr>
          <w:i/>
        </w:rPr>
        <w:t xml:space="preserve"> et al.</w:t>
      </w:r>
      <w:r w:rsidRPr="00BB42E7">
        <w:t xml:space="preserve"> Boosting Tunable Blue Luminescence of Halide Perovskite Nanoplatelets through Postsynthetic Surface Trap Repair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8</w:t>
      </w:r>
      <w:r w:rsidRPr="00BB42E7">
        <w:t xml:space="preserve"> (8), 5231-5238, (2018).</w:t>
      </w:r>
    </w:p>
    <w:p w14:paraId="6059C364" w14:textId="77777777" w:rsidR="00D03AEA" w:rsidRPr="00BB42E7" w:rsidRDefault="00D03AEA" w:rsidP="00150D36">
      <w:pPr>
        <w:pStyle w:val="EndNoteBibliography"/>
      </w:pPr>
      <w:r w:rsidRPr="00BB42E7">
        <w:t>38</w:t>
      </w:r>
      <w:r w:rsidRPr="00BB42E7">
        <w:tab/>
        <w:t xml:space="preserve">Weidman, M. C., Seitz, M., Stranks, S. D., Tisdale, W. A. Highly Tunable Colloidal Perovskite Nanoplatelets Through Variable Cation, Metal, and Halide Composition. </w:t>
      </w:r>
      <w:r w:rsidRPr="00BB42E7">
        <w:rPr>
          <w:i/>
        </w:rPr>
        <w:t>ACS Nano.</w:t>
      </w:r>
      <w:r w:rsidRPr="00BB42E7">
        <w:t xml:space="preserve"> </w:t>
      </w:r>
      <w:r w:rsidRPr="00BB42E7">
        <w:rPr>
          <w:b/>
        </w:rPr>
        <w:t>10</w:t>
      </w:r>
      <w:r w:rsidRPr="00BB42E7">
        <w:t xml:space="preserve"> (8), 7830-7839, (2016).</w:t>
      </w:r>
    </w:p>
    <w:p w14:paraId="5BD48046" w14:textId="77777777" w:rsidR="00D03AEA" w:rsidRPr="00BB42E7" w:rsidRDefault="00D03AEA" w:rsidP="00150D36">
      <w:pPr>
        <w:pStyle w:val="EndNoteBibliography"/>
      </w:pPr>
      <w:r w:rsidRPr="00BB42E7">
        <w:t>39</w:t>
      </w:r>
      <w:r w:rsidRPr="00BB42E7">
        <w:tab/>
        <w:t xml:space="preserve">Bekenstein, Y., Koscher, B. A., Eaton, S. W., Yang, P., Alivisatos, A. P. Highly Luminescent Colloidal Nanoplates of Perovskite Cesium Lead Halide and Their Oriented Assemblies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37</w:t>
      </w:r>
      <w:r w:rsidRPr="00BB42E7">
        <w:t xml:space="preserve"> (51), 16008-16011, (2015).</w:t>
      </w:r>
    </w:p>
    <w:p w14:paraId="5618F192" w14:textId="77777777" w:rsidR="00D03AEA" w:rsidRPr="00BB42E7" w:rsidRDefault="00D03AEA" w:rsidP="00150D36">
      <w:pPr>
        <w:pStyle w:val="EndNoteBibliography"/>
      </w:pPr>
      <w:r w:rsidRPr="00BB42E7">
        <w:t>40</w:t>
      </w:r>
      <w:r w:rsidRPr="00BB42E7">
        <w:tab/>
        <w:t>Shamsi, J.</w:t>
      </w:r>
      <w:r w:rsidRPr="00BB42E7">
        <w:rPr>
          <w:i/>
        </w:rPr>
        <w:t xml:space="preserve"> et al.</w:t>
      </w:r>
      <w:r w:rsidRPr="00BB42E7">
        <w:t xml:space="preserve"> Colloidal synthesis of quantum confined single crystal CsPbBr3 nanosheets with lateral size control up to the micrometer range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38</w:t>
      </w:r>
      <w:r w:rsidRPr="00BB42E7">
        <w:t xml:space="preserve"> (23), 7240-7243, (2016).</w:t>
      </w:r>
    </w:p>
    <w:p w14:paraId="7C17597D" w14:textId="77777777" w:rsidR="00D03AEA" w:rsidRPr="00BB42E7" w:rsidRDefault="00D03AEA" w:rsidP="00150D36">
      <w:pPr>
        <w:pStyle w:val="EndNoteBibliography"/>
      </w:pPr>
      <w:r w:rsidRPr="00BB42E7">
        <w:t>41</w:t>
      </w:r>
      <w:r w:rsidRPr="00BB42E7">
        <w:tab/>
        <w:t xml:space="preserve">Vybornyi, O., Yakunin, S., Kovalenko, M. V. Polar-solvent-free colloidal synthesis of highly luminescent alkylammonium lead halide perovskite nanocrystals. </w:t>
      </w:r>
      <w:r w:rsidRPr="00BB42E7">
        <w:rPr>
          <w:i/>
        </w:rPr>
        <w:t>Nanoscale.</w:t>
      </w:r>
      <w:r w:rsidRPr="00BB42E7">
        <w:t xml:space="preserve"> </w:t>
      </w:r>
      <w:r w:rsidRPr="00BB42E7">
        <w:rPr>
          <w:b/>
        </w:rPr>
        <w:t>8</w:t>
      </w:r>
      <w:r w:rsidRPr="00BB42E7">
        <w:t xml:space="preserve"> (12), 6278-6283, (2016).</w:t>
      </w:r>
    </w:p>
    <w:p w14:paraId="0B668F86" w14:textId="77777777" w:rsidR="00D03AEA" w:rsidRPr="00BB42E7" w:rsidRDefault="00D03AEA" w:rsidP="00150D36">
      <w:pPr>
        <w:pStyle w:val="EndNoteBibliography"/>
      </w:pPr>
      <w:r w:rsidRPr="00BB42E7">
        <w:t>42</w:t>
      </w:r>
      <w:r w:rsidRPr="00BB42E7">
        <w:tab/>
        <w:t>Huang, H.</w:t>
      </w:r>
      <w:r w:rsidRPr="00BB42E7">
        <w:rPr>
          <w:i/>
        </w:rPr>
        <w:t xml:space="preserve"> et al.</w:t>
      </w:r>
      <w:r w:rsidRPr="00BB42E7">
        <w:t xml:space="preserve"> Colloidal lead halide perovskite nanocrystals: synthesis, optical properties and applications. </w:t>
      </w:r>
      <w:r w:rsidRPr="00BB42E7">
        <w:rPr>
          <w:i/>
        </w:rPr>
        <w:t>NPG Asia Materials.</w:t>
      </w:r>
      <w:r w:rsidRPr="00BB42E7">
        <w:t xml:space="preserve"> </w:t>
      </w:r>
      <w:r w:rsidRPr="00BB42E7">
        <w:rPr>
          <w:b/>
        </w:rPr>
        <w:t>8</w:t>
      </w:r>
      <w:r w:rsidRPr="00BB42E7">
        <w:t xml:space="preserve"> (11), e328, (2016).</w:t>
      </w:r>
    </w:p>
    <w:p w14:paraId="30A4F51E" w14:textId="77777777" w:rsidR="00D03AEA" w:rsidRPr="00BB42E7" w:rsidRDefault="00D03AEA" w:rsidP="00150D36">
      <w:pPr>
        <w:pStyle w:val="EndNoteBibliography"/>
      </w:pPr>
      <w:r w:rsidRPr="00BB42E7">
        <w:t>43</w:t>
      </w:r>
      <w:r w:rsidRPr="00BB42E7">
        <w:tab/>
        <w:t xml:space="preserve">Tyagi, P., Arveson, S. M., Tisdale, W. A. Colloidal Organohalide Perovskite Nanoplatelets Exhibiting Quantum Confinement. </w:t>
      </w:r>
      <w:r w:rsidRPr="00BB42E7">
        <w:rPr>
          <w:i/>
        </w:rPr>
        <w:t>J Phys Chem Lett.</w:t>
      </w:r>
      <w:r w:rsidRPr="00BB42E7">
        <w:t xml:space="preserve"> </w:t>
      </w:r>
      <w:r w:rsidRPr="00BB42E7">
        <w:rPr>
          <w:b/>
        </w:rPr>
        <w:t>6</w:t>
      </w:r>
      <w:r w:rsidRPr="00BB42E7">
        <w:t xml:space="preserve"> (10), 1911-1916, (2015).</w:t>
      </w:r>
    </w:p>
    <w:p w14:paraId="6597D122" w14:textId="77777777" w:rsidR="00D03AEA" w:rsidRPr="00BB42E7" w:rsidRDefault="00D03AEA" w:rsidP="00150D36">
      <w:pPr>
        <w:pStyle w:val="EndNoteBibliography"/>
      </w:pPr>
      <w:r w:rsidRPr="00BB42E7">
        <w:t>44</w:t>
      </w:r>
      <w:r w:rsidRPr="00BB42E7">
        <w:tab/>
        <w:t xml:space="preserve">Saidaminov, M. I., Mohammed, O. F., Bakr, O. M. Low-Dimensional-Networked Metal Halide Perovskites: The Next Big Thing. </w:t>
      </w:r>
      <w:r w:rsidRPr="00BB42E7">
        <w:rPr>
          <w:i/>
        </w:rPr>
        <w:t>ACS Energy Letters.</w:t>
      </w:r>
      <w:r w:rsidRPr="00BB42E7">
        <w:t xml:space="preserve"> </w:t>
      </w:r>
      <w:r w:rsidRPr="00BB42E7">
        <w:rPr>
          <w:b/>
        </w:rPr>
        <w:t>2</w:t>
      </w:r>
      <w:r w:rsidRPr="00BB42E7">
        <w:t xml:space="preserve"> (4), 889-896, (2017).</w:t>
      </w:r>
    </w:p>
    <w:p w14:paraId="77538FB0" w14:textId="77777777" w:rsidR="00D03AEA" w:rsidRPr="00BB42E7" w:rsidRDefault="00D03AEA" w:rsidP="00150D36">
      <w:pPr>
        <w:pStyle w:val="EndNoteBibliography"/>
      </w:pPr>
      <w:r w:rsidRPr="00BB42E7">
        <w:t>45</w:t>
      </w:r>
      <w:r w:rsidRPr="00BB42E7">
        <w:tab/>
        <w:t>Zheng, K.</w:t>
      </w:r>
      <w:r w:rsidRPr="00BB42E7">
        <w:rPr>
          <w:i/>
        </w:rPr>
        <w:t xml:space="preserve"> et al.</w:t>
      </w:r>
      <w:r w:rsidRPr="00BB42E7">
        <w:t xml:space="preserve"> Exciton binding energy and the nature of emissive states in organometal halide perovskites. </w:t>
      </w:r>
      <w:r w:rsidRPr="00BB42E7">
        <w:rPr>
          <w:i/>
        </w:rPr>
        <w:t>The Journal of Physical Chemistry Letters.</w:t>
      </w:r>
      <w:r w:rsidRPr="00BB42E7">
        <w:t xml:space="preserve"> </w:t>
      </w:r>
      <w:r w:rsidRPr="00BB42E7">
        <w:rPr>
          <w:b/>
        </w:rPr>
        <w:t>6</w:t>
      </w:r>
      <w:r w:rsidRPr="00BB42E7">
        <w:t xml:space="preserve"> (15), 2969-2975, (2015).</w:t>
      </w:r>
    </w:p>
    <w:p w14:paraId="5F75C45D" w14:textId="77777777" w:rsidR="00D03AEA" w:rsidRPr="00BB42E7" w:rsidRDefault="00D03AEA" w:rsidP="00150D36">
      <w:pPr>
        <w:pStyle w:val="EndNoteBibliography"/>
      </w:pPr>
      <w:r w:rsidRPr="00BB42E7">
        <w:t>46</w:t>
      </w:r>
      <w:r w:rsidRPr="00BB42E7">
        <w:tab/>
        <w:t>Jurow, M. J.</w:t>
      </w:r>
      <w:r w:rsidRPr="00BB42E7">
        <w:rPr>
          <w:i/>
        </w:rPr>
        <w:t xml:space="preserve"> et al.</w:t>
      </w:r>
      <w:r w:rsidRPr="00BB42E7">
        <w:t xml:space="preserve"> Manipulating the Transition Dipole Moment of CsPbBr3 Perovskite Nanocrystals for Superior Optical Properties. </w:t>
      </w:r>
      <w:r w:rsidRPr="00BB42E7">
        <w:rPr>
          <w:i/>
        </w:rPr>
        <w:t>Nano Letters.</w:t>
      </w:r>
      <w:r w:rsidRPr="00BB42E7">
        <w:t xml:space="preserve"> 10.1021/acs.nanolett.9b00122, (2019).</w:t>
      </w:r>
    </w:p>
    <w:p w14:paraId="6D194754" w14:textId="77777777" w:rsidR="00D03AEA" w:rsidRPr="00BB42E7" w:rsidRDefault="00D03AEA" w:rsidP="00150D36">
      <w:pPr>
        <w:pStyle w:val="EndNoteBibliography"/>
      </w:pPr>
      <w:r w:rsidRPr="00BB42E7">
        <w:t>47</w:t>
      </w:r>
      <w:r w:rsidRPr="00BB42E7">
        <w:tab/>
        <w:t xml:space="preserve">Gao, Y., Weidman, M. C., Tisdale, W. A. CdSe Nanoplatelet Films with Controlled Orientation of their Transition Dipole Moment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7</w:t>
      </w:r>
      <w:r w:rsidRPr="00BB42E7">
        <w:t xml:space="preserve"> (6), 3837-3843, (2017).</w:t>
      </w:r>
    </w:p>
    <w:p w14:paraId="08B6FBB8" w14:textId="77777777" w:rsidR="00D03AEA" w:rsidRPr="00BB42E7" w:rsidRDefault="00D03AEA" w:rsidP="00150D36">
      <w:pPr>
        <w:pStyle w:val="EndNoteBibliography"/>
      </w:pPr>
      <w:r w:rsidRPr="00BB42E7">
        <w:t>48</w:t>
      </w:r>
      <w:r w:rsidRPr="00BB42E7">
        <w:tab/>
        <w:t>Schuller, J. A.</w:t>
      </w:r>
      <w:r w:rsidRPr="00BB42E7">
        <w:rPr>
          <w:i/>
        </w:rPr>
        <w:t xml:space="preserve"> et al.</w:t>
      </w:r>
      <w:r w:rsidRPr="00BB42E7">
        <w:t xml:space="preserve"> Orientation of luminescent excitons in layered nanomaterials. </w:t>
      </w:r>
      <w:r w:rsidRPr="00BB42E7">
        <w:rPr>
          <w:i/>
        </w:rPr>
        <w:t>Nature Nanotechnology.</w:t>
      </w:r>
      <w:r w:rsidRPr="00BB42E7">
        <w:t xml:space="preserve"> </w:t>
      </w:r>
      <w:r w:rsidRPr="00BB42E7">
        <w:rPr>
          <w:b/>
        </w:rPr>
        <w:t>8</w:t>
      </w:r>
      <w:r w:rsidRPr="00BB42E7">
        <w:t xml:space="preserve"> (4), 271-276, (2013).</w:t>
      </w:r>
    </w:p>
    <w:p w14:paraId="080FE77A" w14:textId="77777777" w:rsidR="00D03AEA" w:rsidRPr="00BB42E7" w:rsidRDefault="00D03AEA" w:rsidP="00150D36">
      <w:pPr>
        <w:pStyle w:val="EndNoteBibliography"/>
      </w:pPr>
      <w:r w:rsidRPr="00BB42E7">
        <w:t>49</w:t>
      </w:r>
      <w:r w:rsidRPr="00BB42E7">
        <w:tab/>
        <w:t xml:space="preserve">Ha, S. K., Mauck, C. M., Tisdale, W. A. Towards Stable Deep-Blue Luminescent Colloidal Lead Halide Perovskite Nanoplatelets: Systematic Photostability Investigation. </w:t>
      </w:r>
      <w:r w:rsidRPr="00BB42E7">
        <w:rPr>
          <w:i/>
        </w:rPr>
        <w:t>Chemistry of Materials.</w:t>
      </w:r>
      <w:r w:rsidRPr="00BB42E7">
        <w:t xml:space="preserve"> </w:t>
      </w:r>
      <w:r w:rsidRPr="00BB42E7">
        <w:rPr>
          <w:b/>
        </w:rPr>
        <w:t>31</w:t>
      </w:r>
      <w:r w:rsidRPr="00BB42E7">
        <w:t xml:space="preserve"> (7), 2486-2496, (2019).</w:t>
      </w:r>
    </w:p>
    <w:p w14:paraId="75768A17" w14:textId="77777777" w:rsidR="00D03AEA" w:rsidRPr="00BB42E7" w:rsidRDefault="00D03AEA" w:rsidP="00150D36">
      <w:pPr>
        <w:pStyle w:val="EndNoteBibliography"/>
      </w:pPr>
      <w:r w:rsidRPr="00BB42E7">
        <w:t>50</w:t>
      </w:r>
      <w:r w:rsidRPr="00BB42E7">
        <w:tab/>
        <w:t xml:space="preserve">Paritmongkol, W., Dahod, N., Mao, N., Zheng, S.-L., Tisdale, W. Synthetic Variation and Structural Trends in Layered Two-Dimensional Alkylammonium Lead Halide Perovskites. </w:t>
      </w:r>
      <w:r w:rsidRPr="00BB42E7">
        <w:rPr>
          <w:i/>
        </w:rPr>
        <w:t>ChemRxiv.</w:t>
      </w:r>
      <w:r w:rsidRPr="00BB42E7">
        <w:t xml:space="preserve"> 10.26434/chemrxiv.7942628.v1, (2019).</w:t>
      </w:r>
    </w:p>
    <w:p w14:paraId="05A65E36" w14:textId="77777777" w:rsidR="00D03AEA" w:rsidRPr="00BB42E7" w:rsidRDefault="00D03AEA" w:rsidP="00150D36">
      <w:pPr>
        <w:pStyle w:val="EndNoteBibliography"/>
      </w:pPr>
      <w:r w:rsidRPr="00BB42E7">
        <w:t>51</w:t>
      </w:r>
      <w:r w:rsidRPr="00BB42E7">
        <w:tab/>
        <w:t>Stoumpos, C. C.</w:t>
      </w:r>
      <w:r w:rsidRPr="00BB42E7">
        <w:rPr>
          <w:i/>
        </w:rPr>
        <w:t xml:space="preserve"> et al.</w:t>
      </w:r>
      <w:r w:rsidRPr="00BB42E7">
        <w:t xml:space="preserve"> Ruddlesden–Popper hybrid lead iodide perovskite 2D homologous semiconductors. </w:t>
      </w:r>
      <w:r w:rsidRPr="00BB42E7">
        <w:rPr>
          <w:i/>
        </w:rPr>
        <w:t>Chemistry of Materials.</w:t>
      </w:r>
      <w:r w:rsidRPr="00BB42E7">
        <w:t xml:space="preserve"> </w:t>
      </w:r>
      <w:r w:rsidRPr="00BB42E7">
        <w:rPr>
          <w:b/>
        </w:rPr>
        <w:t>28</w:t>
      </w:r>
      <w:r w:rsidRPr="00BB42E7">
        <w:t xml:space="preserve"> (8), 2852-2867, (2016).</w:t>
      </w:r>
    </w:p>
    <w:p w14:paraId="05401EA3" w14:textId="77777777" w:rsidR="00D03AEA" w:rsidRPr="00BB42E7" w:rsidRDefault="00D03AEA" w:rsidP="00150D36">
      <w:pPr>
        <w:pStyle w:val="EndNoteBibliography"/>
      </w:pPr>
      <w:r w:rsidRPr="00BB42E7">
        <w:t>52</w:t>
      </w:r>
      <w:r w:rsidRPr="00BB42E7">
        <w:tab/>
        <w:t>Akkerman, Q. A.</w:t>
      </w:r>
      <w:r w:rsidRPr="00BB42E7">
        <w:rPr>
          <w:i/>
        </w:rPr>
        <w:t xml:space="preserve"> et al.</w:t>
      </w:r>
      <w:r w:rsidRPr="00BB42E7">
        <w:t xml:space="preserve"> Solution Synthesis Approach to Colloidal Cesium Lead Halide Perovskite Nanoplatelets with Monolayer-Level Thickness Control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38</w:t>
      </w:r>
      <w:r w:rsidRPr="00BB42E7">
        <w:t xml:space="preserve"> (3), 1010-1016, (2016).</w:t>
      </w:r>
    </w:p>
    <w:p w14:paraId="75A7FD36" w14:textId="77777777" w:rsidR="00D03AEA" w:rsidRPr="00BB42E7" w:rsidRDefault="00D03AEA" w:rsidP="00150D36">
      <w:pPr>
        <w:pStyle w:val="EndNoteBibliography"/>
      </w:pPr>
      <w:r w:rsidRPr="00BB42E7">
        <w:t>53</w:t>
      </w:r>
      <w:r w:rsidRPr="00BB42E7">
        <w:tab/>
        <w:t xml:space="preserve">Kojima, A., Teshima, K., Shirai, Y., Miyasaka, T. Organometal Halide Perovskites as Visible-Light Sensitizers for Photovoltaic Cells. </w:t>
      </w:r>
      <w:r w:rsidRPr="00BB42E7">
        <w:rPr>
          <w:i/>
        </w:rPr>
        <w:t>Journal of the American Chemical Society.</w:t>
      </w:r>
      <w:r w:rsidRPr="00BB42E7">
        <w:t xml:space="preserve"> </w:t>
      </w:r>
      <w:r w:rsidRPr="00BB42E7">
        <w:rPr>
          <w:b/>
        </w:rPr>
        <w:t>131</w:t>
      </w:r>
      <w:r w:rsidRPr="00BB42E7">
        <w:t xml:space="preserve"> (17), 6050-6051, (2009).</w:t>
      </w:r>
    </w:p>
    <w:p w14:paraId="3D41A636" w14:textId="77777777" w:rsidR="00D03AEA" w:rsidRPr="00BB42E7" w:rsidRDefault="00D03AEA" w:rsidP="00150D36">
      <w:pPr>
        <w:pStyle w:val="EndNoteBibliography"/>
      </w:pPr>
      <w:r w:rsidRPr="00BB42E7">
        <w:t>54</w:t>
      </w:r>
      <w:r w:rsidRPr="00BB42E7">
        <w:tab/>
        <w:t>Bischak, C. G.</w:t>
      </w:r>
      <w:r w:rsidRPr="00BB42E7">
        <w:rPr>
          <w:i/>
        </w:rPr>
        <w:t xml:space="preserve"> et al.</w:t>
      </w:r>
      <w:r w:rsidRPr="00BB42E7">
        <w:t xml:space="preserve"> Origin of reversible photoinduced phase separation in hybrid perovskites. </w:t>
      </w:r>
      <w:r w:rsidRPr="00BB42E7">
        <w:rPr>
          <w:i/>
        </w:rPr>
        <w:t>Nano Letters.</w:t>
      </w:r>
      <w:r w:rsidRPr="00BB42E7">
        <w:t xml:space="preserve"> </w:t>
      </w:r>
      <w:r w:rsidRPr="00BB42E7">
        <w:rPr>
          <w:b/>
        </w:rPr>
        <w:t>17</w:t>
      </w:r>
      <w:r w:rsidRPr="00BB42E7">
        <w:t xml:space="preserve"> (2), 1028-1033, (2017).</w:t>
      </w:r>
    </w:p>
    <w:p w14:paraId="4CEBDDD8" w14:textId="77777777" w:rsidR="00D03AEA" w:rsidRPr="00BB42E7" w:rsidRDefault="00D03AEA" w:rsidP="00150D36">
      <w:pPr>
        <w:pStyle w:val="EndNoteBibliography"/>
      </w:pPr>
      <w:r w:rsidRPr="00BB42E7">
        <w:t>55</w:t>
      </w:r>
      <w:r w:rsidRPr="00BB42E7">
        <w:tab/>
        <w:t xml:space="preserve">Mauck, C. M., Tisdale, W. A. Excitons in 2D Organic–Inorganic Halide Perovskites. </w:t>
      </w:r>
      <w:r w:rsidRPr="00BB42E7">
        <w:rPr>
          <w:i/>
        </w:rPr>
        <w:t>Trends in Chemistry.</w:t>
      </w:r>
      <w:r w:rsidRPr="00BB42E7">
        <w:t xml:space="preserve"> 10.1016/j.trechm.2019.04.003, (2019).</w:t>
      </w:r>
    </w:p>
    <w:p w14:paraId="1B8B813C" w14:textId="77777777" w:rsidR="00D03AEA" w:rsidRPr="00BB42E7" w:rsidRDefault="00D03AEA" w:rsidP="00150D36">
      <w:pPr>
        <w:pStyle w:val="EndNoteBibliography"/>
      </w:pPr>
      <w:r w:rsidRPr="00BB42E7">
        <w:t>56</w:t>
      </w:r>
      <w:r w:rsidRPr="00BB42E7">
        <w:tab/>
        <w:t>Gong, X.</w:t>
      </w:r>
      <w:r w:rsidRPr="00BB42E7">
        <w:rPr>
          <w:i/>
        </w:rPr>
        <w:t xml:space="preserve"> et al.</w:t>
      </w:r>
      <w:r w:rsidRPr="00BB42E7">
        <w:t xml:space="preserve"> Electron-phonon interaction in efficient perovskite blue emitters. </w:t>
      </w:r>
      <w:r w:rsidRPr="00BB42E7">
        <w:rPr>
          <w:i/>
        </w:rPr>
        <w:t>Nat. Mater.</w:t>
      </w:r>
      <w:r w:rsidRPr="00BB42E7">
        <w:t xml:space="preserve"> </w:t>
      </w:r>
      <w:r w:rsidRPr="00BB42E7">
        <w:rPr>
          <w:b/>
        </w:rPr>
        <w:t>17</w:t>
      </w:r>
      <w:r w:rsidRPr="00BB42E7">
        <w:t xml:space="preserve"> (6), 550-556, (2018).</w:t>
      </w:r>
    </w:p>
    <w:p w14:paraId="6DC39863" w14:textId="0FAA83B5" w:rsidR="009F659A" w:rsidRPr="000A3A78" w:rsidRDefault="00F03894" w:rsidP="00150D36">
      <w:pPr>
        <w:rPr>
          <w:rFonts w:asciiTheme="minorHAnsi" w:hAnsiTheme="minorHAnsi" w:cstheme="minorHAnsi"/>
          <w:b/>
          <w:i/>
          <w:color w:val="808080" w:themeColor="background1" w:themeShade="80"/>
        </w:rPr>
      </w:pPr>
      <w:r w:rsidRPr="00BB42E7"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9F659A" w:rsidRPr="000A3A78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48689E" w14:textId="77777777" w:rsidR="000A3AAF" w:rsidRDefault="000A3AAF" w:rsidP="00621C4E">
      <w:r>
        <w:separator/>
      </w:r>
    </w:p>
  </w:endnote>
  <w:endnote w:type="continuationSeparator" w:id="0">
    <w:p w14:paraId="429EE4DB" w14:textId="77777777" w:rsidR="000A3AAF" w:rsidRDefault="000A3AA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3C1E6792" w:rsidR="00EA2774" w:rsidRDefault="00EA2774">
        <w:pPr>
          <w:pStyle w:val="a7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75F9A">
          <w:rPr>
            <w:noProof/>
          </w:rPr>
          <w:t>10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7</w:t>
        </w:r>
      </w:p>
    </w:sdtContent>
  </w:sdt>
  <w:p w14:paraId="39947363" w14:textId="71AB2B06" w:rsidR="00EA2774" w:rsidRPr="00494F77" w:rsidRDefault="00EA277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EA2774" w:rsidRDefault="00EA277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0BD46A" w14:textId="77777777" w:rsidR="000A3AAF" w:rsidRDefault="000A3AAF" w:rsidP="00621C4E">
      <w:r>
        <w:separator/>
      </w:r>
    </w:p>
  </w:footnote>
  <w:footnote w:type="continuationSeparator" w:id="0">
    <w:p w14:paraId="462122FA" w14:textId="77777777" w:rsidR="000A3AAF" w:rsidRDefault="000A3AA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EA2774" w:rsidRPr="006F06E4" w:rsidRDefault="00EA2774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5749CDBA" w:rsidR="00EA2774" w:rsidRPr="006F06E4" w:rsidRDefault="00EA2774" w:rsidP="00150D36">
    <w:pPr>
      <w:pStyle w:val="a5"/>
      <w:ind w:right="157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241AD9"/>
    <w:multiLevelType w:val="multilevel"/>
    <w:tmpl w:val="02FE2A60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76248"/>
    <w:multiLevelType w:val="multilevel"/>
    <w:tmpl w:val="7DE6874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80808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color w:val="80808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color w:val="808080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color w:val="808080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color w:val="808080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color w:val="808080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color w:val="808080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color w:val="808080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  <w:color w:val="808080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E406EEC"/>
    <w:multiLevelType w:val="hybridMultilevel"/>
    <w:tmpl w:val="81588C64"/>
    <w:lvl w:ilvl="0" w:tplc="2B888130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9C54966"/>
    <w:multiLevelType w:val="hybridMultilevel"/>
    <w:tmpl w:val="C20E13CA"/>
    <w:lvl w:ilvl="0" w:tplc="591AA4DA">
      <w:start w:val="1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8"/>
  </w:num>
  <w:num w:numId="3">
    <w:abstractNumId w:val="3"/>
  </w:num>
  <w:num w:numId="4">
    <w:abstractNumId w:val="16"/>
  </w:num>
  <w:num w:numId="5">
    <w:abstractNumId w:val="8"/>
  </w:num>
  <w:num w:numId="6">
    <w:abstractNumId w:val="15"/>
  </w:num>
  <w:num w:numId="7">
    <w:abstractNumId w:val="0"/>
  </w:num>
  <w:num w:numId="8">
    <w:abstractNumId w:val="9"/>
  </w:num>
  <w:num w:numId="9">
    <w:abstractNumId w:val="11"/>
  </w:num>
  <w:num w:numId="10">
    <w:abstractNumId w:val="17"/>
  </w:num>
  <w:num w:numId="11">
    <w:abstractNumId w:val="21"/>
  </w:num>
  <w:num w:numId="12">
    <w:abstractNumId w:val="1"/>
  </w:num>
  <w:num w:numId="13">
    <w:abstractNumId w:val="19"/>
  </w:num>
  <w:num w:numId="14">
    <w:abstractNumId w:val="26"/>
  </w:num>
  <w:num w:numId="15">
    <w:abstractNumId w:val="12"/>
  </w:num>
  <w:num w:numId="16">
    <w:abstractNumId w:val="7"/>
  </w:num>
  <w:num w:numId="17">
    <w:abstractNumId w:val="20"/>
  </w:num>
  <w:num w:numId="18">
    <w:abstractNumId w:val="13"/>
  </w:num>
  <w:num w:numId="19">
    <w:abstractNumId w:val="23"/>
  </w:num>
  <w:num w:numId="20">
    <w:abstractNumId w:val="2"/>
  </w:num>
  <w:num w:numId="21">
    <w:abstractNumId w:val="24"/>
  </w:num>
  <w:num w:numId="22">
    <w:abstractNumId w:val="22"/>
  </w:num>
  <w:num w:numId="23">
    <w:abstractNumId w:val="14"/>
  </w:num>
  <w:num w:numId="24">
    <w:abstractNumId w:val="28"/>
  </w:num>
  <w:num w:numId="25">
    <w:abstractNumId w:val="6"/>
  </w:num>
  <w:num w:numId="26">
    <w:abstractNumId w:val="25"/>
  </w:num>
  <w:num w:numId="27">
    <w:abstractNumId w:val="10"/>
  </w:num>
  <w:num w:numId="28">
    <w:abstractNumId w:val="4"/>
  </w:num>
  <w:num w:numId="29">
    <w:abstractNumId w:val="2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xpavspdf25adet5rrpwfwxe0v0ewwx5tas&quot;&gt;JoVE&lt;record-ids&gt;&lt;item&gt;2&lt;/item&gt;&lt;item&gt;3&lt;/item&gt;&lt;item&gt;10&lt;/item&gt;&lt;item&gt;11&lt;/item&gt;&lt;item&gt;12&lt;/item&gt;&lt;item&gt;18&lt;/item&gt;&lt;item&gt;23&lt;/item&gt;&lt;item&gt;69&lt;/item&gt;&lt;item&gt;76&lt;/item&gt;&lt;item&gt;91&lt;/item&gt;&lt;item&gt;105&lt;/item&gt;&lt;item&gt;115&lt;/item&gt;&lt;item&gt;190&lt;/item&gt;&lt;item&gt;252&lt;/item&gt;&lt;item&gt;301&lt;/item&gt;&lt;item&gt;347&lt;/item&gt;&lt;item&gt;351&lt;/item&gt;&lt;item&gt;365&lt;/item&gt;&lt;item&gt;396&lt;/item&gt;&lt;item&gt;404&lt;/item&gt;&lt;item&gt;415&lt;/item&gt;&lt;item&gt;427&lt;/item&gt;&lt;item&gt;430&lt;/item&gt;&lt;item&gt;433&lt;/item&gt;&lt;item&gt;434&lt;/item&gt;&lt;item&gt;436&lt;/item&gt;&lt;item&gt;439&lt;/item&gt;&lt;item&gt;440&lt;/item&gt;&lt;item&gt;442&lt;/item&gt;&lt;item&gt;444&lt;/item&gt;&lt;item&gt;445&lt;/item&gt;&lt;item&gt;446&lt;/item&gt;&lt;item&gt;447&lt;/item&gt;&lt;item&gt;449&lt;/item&gt;&lt;item&gt;463&lt;/item&gt;&lt;item&gt;465&lt;/item&gt;&lt;item&gt;466&lt;/item&gt;&lt;item&gt;467&lt;/item&gt;&lt;item&gt;468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/record-ids&gt;&lt;/item&gt;&lt;/Libraries&gt;"/>
  </w:docVars>
  <w:rsids>
    <w:rsidRoot w:val="00EE705F"/>
    <w:rsid w:val="00001169"/>
    <w:rsid w:val="00001556"/>
    <w:rsid w:val="00001806"/>
    <w:rsid w:val="00005815"/>
    <w:rsid w:val="00007DBC"/>
    <w:rsid w:val="00007EA1"/>
    <w:rsid w:val="000100F0"/>
    <w:rsid w:val="000112BD"/>
    <w:rsid w:val="000129B2"/>
    <w:rsid w:val="00012FF9"/>
    <w:rsid w:val="0001389C"/>
    <w:rsid w:val="00014314"/>
    <w:rsid w:val="00015F1E"/>
    <w:rsid w:val="00016AB5"/>
    <w:rsid w:val="00017ECE"/>
    <w:rsid w:val="00021434"/>
    <w:rsid w:val="00021774"/>
    <w:rsid w:val="00021DF3"/>
    <w:rsid w:val="000229C9"/>
    <w:rsid w:val="00023869"/>
    <w:rsid w:val="00024598"/>
    <w:rsid w:val="00026E4C"/>
    <w:rsid w:val="000273EC"/>
    <w:rsid w:val="000279B0"/>
    <w:rsid w:val="00030564"/>
    <w:rsid w:val="00032769"/>
    <w:rsid w:val="000330F6"/>
    <w:rsid w:val="0003311E"/>
    <w:rsid w:val="00033228"/>
    <w:rsid w:val="000338B4"/>
    <w:rsid w:val="0003475F"/>
    <w:rsid w:val="00034D94"/>
    <w:rsid w:val="00037273"/>
    <w:rsid w:val="000376A8"/>
    <w:rsid w:val="00037B58"/>
    <w:rsid w:val="00042A25"/>
    <w:rsid w:val="0004370A"/>
    <w:rsid w:val="00045245"/>
    <w:rsid w:val="00051B73"/>
    <w:rsid w:val="00052518"/>
    <w:rsid w:val="0005280F"/>
    <w:rsid w:val="0005528A"/>
    <w:rsid w:val="000558E9"/>
    <w:rsid w:val="00055E50"/>
    <w:rsid w:val="00057185"/>
    <w:rsid w:val="00060ABE"/>
    <w:rsid w:val="00061A50"/>
    <w:rsid w:val="00062036"/>
    <w:rsid w:val="000635D8"/>
    <w:rsid w:val="0006361B"/>
    <w:rsid w:val="00064076"/>
    <w:rsid w:val="00064104"/>
    <w:rsid w:val="000643B5"/>
    <w:rsid w:val="000652E3"/>
    <w:rsid w:val="00066025"/>
    <w:rsid w:val="00067A8F"/>
    <w:rsid w:val="000701D1"/>
    <w:rsid w:val="00070D1C"/>
    <w:rsid w:val="0008064A"/>
    <w:rsid w:val="00080A20"/>
    <w:rsid w:val="00082796"/>
    <w:rsid w:val="00082D6A"/>
    <w:rsid w:val="00082DF4"/>
    <w:rsid w:val="00085A26"/>
    <w:rsid w:val="00085CE6"/>
    <w:rsid w:val="00086FF5"/>
    <w:rsid w:val="000878EA"/>
    <w:rsid w:val="00087C0A"/>
    <w:rsid w:val="00091280"/>
    <w:rsid w:val="0009266D"/>
    <w:rsid w:val="00093BC4"/>
    <w:rsid w:val="000943E6"/>
    <w:rsid w:val="0009473C"/>
    <w:rsid w:val="0009588F"/>
    <w:rsid w:val="000967BB"/>
    <w:rsid w:val="00097929"/>
    <w:rsid w:val="000A1E80"/>
    <w:rsid w:val="000A211F"/>
    <w:rsid w:val="000A2DAB"/>
    <w:rsid w:val="000A3A78"/>
    <w:rsid w:val="000A3AAF"/>
    <w:rsid w:val="000A3B70"/>
    <w:rsid w:val="000A5153"/>
    <w:rsid w:val="000A5429"/>
    <w:rsid w:val="000B10AE"/>
    <w:rsid w:val="000B23E8"/>
    <w:rsid w:val="000B28D8"/>
    <w:rsid w:val="000B30BF"/>
    <w:rsid w:val="000B374B"/>
    <w:rsid w:val="000B566B"/>
    <w:rsid w:val="000B662E"/>
    <w:rsid w:val="000B7294"/>
    <w:rsid w:val="000B75D0"/>
    <w:rsid w:val="000C0273"/>
    <w:rsid w:val="000C1536"/>
    <w:rsid w:val="000C1CF8"/>
    <w:rsid w:val="000C2903"/>
    <w:rsid w:val="000C49CF"/>
    <w:rsid w:val="000C52E9"/>
    <w:rsid w:val="000C5CDC"/>
    <w:rsid w:val="000C65DC"/>
    <w:rsid w:val="000C66F3"/>
    <w:rsid w:val="000C6900"/>
    <w:rsid w:val="000D31E8"/>
    <w:rsid w:val="000D72CB"/>
    <w:rsid w:val="000D76E4"/>
    <w:rsid w:val="000D7CE9"/>
    <w:rsid w:val="000E3816"/>
    <w:rsid w:val="000E4F77"/>
    <w:rsid w:val="000F160E"/>
    <w:rsid w:val="000F19BD"/>
    <w:rsid w:val="000F265C"/>
    <w:rsid w:val="000F2CBF"/>
    <w:rsid w:val="000F3AFA"/>
    <w:rsid w:val="000F4CA9"/>
    <w:rsid w:val="000F5712"/>
    <w:rsid w:val="000F6611"/>
    <w:rsid w:val="000F74F2"/>
    <w:rsid w:val="000F7E22"/>
    <w:rsid w:val="00102012"/>
    <w:rsid w:val="00102F48"/>
    <w:rsid w:val="0010512F"/>
    <w:rsid w:val="001069F9"/>
    <w:rsid w:val="001104F3"/>
    <w:rsid w:val="00110792"/>
    <w:rsid w:val="001114D1"/>
    <w:rsid w:val="00112AB7"/>
    <w:rsid w:val="00112EEB"/>
    <w:rsid w:val="001173FF"/>
    <w:rsid w:val="001210DE"/>
    <w:rsid w:val="0012563A"/>
    <w:rsid w:val="001264DE"/>
    <w:rsid w:val="001313A7"/>
    <w:rsid w:val="0013233D"/>
    <w:rsid w:val="0013276F"/>
    <w:rsid w:val="0013621E"/>
    <w:rsid w:val="0013642E"/>
    <w:rsid w:val="00136652"/>
    <w:rsid w:val="00137F2C"/>
    <w:rsid w:val="00140C77"/>
    <w:rsid w:val="00141C1F"/>
    <w:rsid w:val="00142352"/>
    <w:rsid w:val="00142EFE"/>
    <w:rsid w:val="00144182"/>
    <w:rsid w:val="001449B2"/>
    <w:rsid w:val="0015025C"/>
    <w:rsid w:val="00150D36"/>
    <w:rsid w:val="001518D3"/>
    <w:rsid w:val="00152A23"/>
    <w:rsid w:val="00153DF1"/>
    <w:rsid w:val="00161A83"/>
    <w:rsid w:val="00162CB7"/>
    <w:rsid w:val="00163745"/>
    <w:rsid w:val="00164C1A"/>
    <w:rsid w:val="001665C9"/>
    <w:rsid w:val="00166F32"/>
    <w:rsid w:val="00171E5B"/>
    <w:rsid w:val="00171F94"/>
    <w:rsid w:val="00174212"/>
    <w:rsid w:val="00175D4E"/>
    <w:rsid w:val="0017668A"/>
    <w:rsid w:val="001766FE"/>
    <w:rsid w:val="001771E7"/>
    <w:rsid w:val="001815BA"/>
    <w:rsid w:val="00181E93"/>
    <w:rsid w:val="00183DDD"/>
    <w:rsid w:val="00185DEB"/>
    <w:rsid w:val="0018649A"/>
    <w:rsid w:val="00190720"/>
    <w:rsid w:val="001911FF"/>
    <w:rsid w:val="00192006"/>
    <w:rsid w:val="00192577"/>
    <w:rsid w:val="00193180"/>
    <w:rsid w:val="00195A2D"/>
    <w:rsid w:val="00196792"/>
    <w:rsid w:val="00196ABA"/>
    <w:rsid w:val="0019785D"/>
    <w:rsid w:val="001A3F9D"/>
    <w:rsid w:val="001A5FB9"/>
    <w:rsid w:val="001A666E"/>
    <w:rsid w:val="001A69A5"/>
    <w:rsid w:val="001B042F"/>
    <w:rsid w:val="001B1519"/>
    <w:rsid w:val="001B2E2D"/>
    <w:rsid w:val="001B3FED"/>
    <w:rsid w:val="001B5CD2"/>
    <w:rsid w:val="001C0123"/>
    <w:rsid w:val="001C0BEE"/>
    <w:rsid w:val="001C1E49"/>
    <w:rsid w:val="001C27C1"/>
    <w:rsid w:val="001C28EC"/>
    <w:rsid w:val="001C2A98"/>
    <w:rsid w:val="001C4D95"/>
    <w:rsid w:val="001C67B9"/>
    <w:rsid w:val="001D3D7D"/>
    <w:rsid w:val="001D3FFF"/>
    <w:rsid w:val="001D47B8"/>
    <w:rsid w:val="001D4D76"/>
    <w:rsid w:val="001D625F"/>
    <w:rsid w:val="001D68A4"/>
    <w:rsid w:val="001D7576"/>
    <w:rsid w:val="001E0E3F"/>
    <w:rsid w:val="001E14A0"/>
    <w:rsid w:val="001E1537"/>
    <w:rsid w:val="001E5525"/>
    <w:rsid w:val="001E5BE6"/>
    <w:rsid w:val="001E6D08"/>
    <w:rsid w:val="001E7376"/>
    <w:rsid w:val="001F225C"/>
    <w:rsid w:val="00200063"/>
    <w:rsid w:val="00201CFA"/>
    <w:rsid w:val="0020220D"/>
    <w:rsid w:val="00202448"/>
    <w:rsid w:val="00202C21"/>
    <w:rsid w:val="00202D15"/>
    <w:rsid w:val="00205B3F"/>
    <w:rsid w:val="00212EAE"/>
    <w:rsid w:val="00214BEE"/>
    <w:rsid w:val="002205B8"/>
    <w:rsid w:val="00223E20"/>
    <w:rsid w:val="00224945"/>
    <w:rsid w:val="00224FBE"/>
    <w:rsid w:val="0022565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37B"/>
    <w:rsid w:val="00242623"/>
    <w:rsid w:val="00242960"/>
    <w:rsid w:val="00244927"/>
    <w:rsid w:val="002465B9"/>
    <w:rsid w:val="00250558"/>
    <w:rsid w:val="00252ACC"/>
    <w:rsid w:val="00253BC8"/>
    <w:rsid w:val="00260368"/>
    <w:rsid w:val="002605D1"/>
    <w:rsid w:val="00260652"/>
    <w:rsid w:val="00261F25"/>
    <w:rsid w:val="002648A9"/>
    <w:rsid w:val="0026536F"/>
    <w:rsid w:val="0026553C"/>
    <w:rsid w:val="00267DD5"/>
    <w:rsid w:val="002700DC"/>
    <w:rsid w:val="00274A0A"/>
    <w:rsid w:val="002750C4"/>
    <w:rsid w:val="00275E27"/>
    <w:rsid w:val="00277593"/>
    <w:rsid w:val="00280909"/>
    <w:rsid w:val="00280918"/>
    <w:rsid w:val="00280D45"/>
    <w:rsid w:val="00282AF6"/>
    <w:rsid w:val="0028596A"/>
    <w:rsid w:val="00285A53"/>
    <w:rsid w:val="00287085"/>
    <w:rsid w:val="00287E32"/>
    <w:rsid w:val="002909A4"/>
    <w:rsid w:val="00290AF9"/>
    <w:rsid w:val="002920F7"/>
    <w:rsid w:val="00294A7E"/>
    <w:rsid w:val="002967CF"/>
    <w:rsid w:val="00297788"/>
    <w:rsid w:val="002A033C"/>
    <w:rsid w:val="002A0FF8"/>
    <w:rsid w:val="002A14A6"/>
    <w:rsid w:val="002A3285"/>
    <w:rsid w:val="002A43B7"/>
    <w:rsid w:val="002A484B"/>
    <w:rsid w:val="002A64A6"/>
    <w:rsid w:val="002A6B50"/>
    <w:rsid w:val="002B05E5"/>
    <w:rsid w:val="002B0F8A"/>
    <w:rsid w:val="002B2965"/>
    <w:rsid w:val="002B3301"/>
    <w:rsid w:val="002B6576"/>
    <w:rsid w:val="002C37FB"/>
    <w:rsid w:val="002C45AD"/>
    <w:rsid w:val="002C45B8"/>
    <w:rsid w:val="002C47D4"/>
    <w:rsid w:val="002C6B16"/>
    <w:rsid w:val="002D0615"/>
    <w:rsid w:val="002D0D43"/>
    <w:rsid w:val="002D0F38"/>
    <w:rsid w:val="002D1FD2"/>
    <w:rsid w:val="002D30DD"/>
    <w:rsid w:val="002D7360"/>
    <w:rsid w:val="002D77E3"/>
    <w:rsid w:val="002E2FF3"/>
    <w:rsid w:val="002F0B67"/>
    <w:rsid w:val="002F1F41"/>
    <w:rsid w:val="002F22DD"/>
    <w:rsid w:val="002F2859"/>
    <w:rsid w:val="002F314D"/>
    <w:rsid w:val="002F3E3F"/>
    <w:rsid w:val="002F40AA"/>
    <w:rsid w:val="002F684C"/>
    <w:rsid w:val="002F6E3C"/>
    <w:rsid w:val="0030117D"/>
    <w:rsid w:val="00301F30"/>
    <w:rsid w:val="003024EA"/>
    <w:rsid w:val="00302F7F"/>
    <w:rsid w:val="003038FD"/>
    <w:rsid w:val="00303C87"/>
    <w:rsid w:val="003108E5"/>
    <w:rsid w:val="00311721"/>
    <w:rsid w:val="00311CE8"/>
    <w:rsid w:val="003120CB"/>
    <w:rsid w:val="00313263"/>
    <w:rsid w:val="00320153"/>
    <w:rsid w:val="00320367"/>
    <w:rsid w:val="00322871"/>
    <w:rsid w:val="00324C16"/>
    <w:rsid w:val="00326FB3"/>
    <w:rsid w:val="003271F4"/>
    <w:rsid w:val="003316D4"/>
    <w:rsid w:val="00333822"/>
    <w:rsid w:val="00335021"/>
    <w:rsid w:val="00336715"/>
    <w:rsid w:val="003401EC"/>
    <w:rsid w:val="00340DFD"/>
    <w:rsid w:val="00344954"/>
    <w:rsid w:val="00345575"/>
    <w:rsid w:val="003466B8"/>
    <w:rsid w:val="0034706E"/>
    <w:rsid w:val="0034787D"/>
    <w:rsid w:val="00350CD7"/>
    <w:rsid w:val="00352C19"/>
    <w:rsid w:val="0035782E"/>
    <w:rsid w:val="0035786A"/>
    <w:rsid w:val="003601D0"/>
    <w:rsid w:val="00360C17"/>
    <w:rsid w:val="0036123D"/>
    <w:rsid w:val="003621C6"/>
    <w:rsid w:val="003622B8"/>
    <w:rsid w:val="00366B76"/>
    <w:rsid w:val="003706C3"/>
    <w:rsid w:val="003728F6"/>
    <w:rsid w:val="00373051"/>
    <w:rsid w:val="003732A2"/>
    <w:rsid w:val="00373B8F"/>
    <w:rsid w:val="00374220"/>
    <w:rsid w:val="0037655D"/>
    <w:rsid w:val="00376D95"/>
    <w:rsid w:val="00377FBB"/>
    <w:rsid w:val="00380C6A"/>
    <w:rsid w:val="00385140"/>
    <w:rsid w:val="0038718F"/>
    <w:rsid w:val="00387E22"/>
    <w:rsid w:val="00393CC7"/>
    <w:rsid w:val="00393E5E"/>
    <w:rsid w:val="003971F7"/>
    <w:rsid w:val="003A16FC"/>
    <w:rsid w:val="003A4FCD"/>
    <w:rsid w:val="003A6360"/>
    <w:rsid w:val="003B0944"/>
    <w:rsid w:val="003B1593"/>
    <w:rsid w:val="003B4381"/>
    <w:rsid w:val="003B6558"/>
    <w:rsid w:val="003B6E4A"/>
    <w:rsid w:val="003C1043"/>
    <w:rsid w:val="003C1A30"/>
    <w:rsid w:val="003C4F72"/>
    <w:rsid w:val="003C6779"/>
    <w:rsid w:val="003C7D57"/>
    <w:rsid w:val="003D2998"/>
    <w:rsid w:val="003D2F0A"/>
    <w:rsid w:val="003D3891"/>
    <w:rsid w:val="003D5D84"/>
    <w:rsid w:val="003D7C89"/>
    <w:rsid w:val="003E0F4F"/>
    <w:rsid w:val="003E18AC"/>
    <w:rsid w:val="003E210B"/>
    <w:rsid w:val="003E2A12"/>
    <w:rsid w:val="003E3384"/>
    <w:rsid w:val="003E3CA4"/>
    <w:rsid w:val="003E548E"/>
    <w:rsid w:val="003E55AE"/>
    <w:rsid w:val="003E6DB5"/>
    <w:rsid w:val="003E6EAB"/>
    <w:rsid w:val="003F0150"/>
    <w:rsid w:val="003F20CA"/>
    <w:rsid w:val="003F2C66"/>
    <w:rsid w:val="003F4E5C"/>
    <w:rsid w:val="003F60A4"/>
    <w:rsid w:val="00405848"/>
    <w:rsid w:val="00407EC8"/>
    <w:rsid w:val="0041041C"/>
    <w:rsid w:val="00410791"/>
    <w:rsid w:val="0041110A"/>
    <w:rsid w:val="00411624"/>
    <w:rsid w:val="00413490"/>
    <w:rsid w:val="004148E1"/>
    <w:rsid w:val="004148FD"/>
    <w:rsid w:val="00414CFA"/>
    <w:rsid w:val="00414FC6"/>
    <w:rsid w:val="00415EC0"/>
    <w:rsid w:val="00420BE9"/>
    <w:rsid w:val="00423AD8"/>
    <w:rsid w:val="00423FDD"/>
    <w:rsid w:val="00424C85"/>
    <w:rsid w:val="004252A4"/>
    <w:rsid w:val="00425878"/>
    <w:rsid w:val="00425FCF"/>
    <w:rsid w:val="0042601A"/>
    <w:rsid w:val="004260BD"/>
    <w:rsid w:val="0042732F"/>
    <w:rsid w:val="00427506"/>
    <w:rsid w:val="0043012F"/>
    <w:rsid w:val="00430F1F"/>
    <w:rsid w:val="004326EA"/>
    <w:rsid w:val="00432B6C"/>
    <w:rsid w:val="0043341F"/>
    <w:rsid w:val="00434EE2"/>
    <w:rsid w:val="0044434C"/>
    <w:rsid w:val="0044456B"/>
    <w:rsid w:val="00447BD1"/>
    <w:rsid w:val="004507F3"/>
    <w:rsid w:val="00450AF4"/>
    <w:rsid w:val="0045228C"/>
    <w:rsid w:val="00452B24"/>
    <w:rsid w:val="00454712"/>
    <w:rsid w:val="004568D4"/>
    <w:rsid w:val="00456A57"/>
    <w:rsid w:val="00456D71"/>
    <w:rsid w:val="004607DE"/>
    <w:rsid w:val="00461FA4"/>
    <w:rsid w:val="00464B7C"/>
    <w:rsid w:val="00466AED"/>
    <w:rsid w:val="004671C7"/>
    <w:rsid w:val="004678C4"/>
    <w:rsid w:val="00472F4D"/>
    <w:rsid w:val="004730BF"/>
    <w:rsid w:val="00474945"/>
    <w:rsid w:val="00474DCB"/>
    <w:rsid w:val="0047535C"/>
    <w:rsid w:val="004762F6"/>
    <w:rsid w:val="004826E6"/>
    <w:rsid w:val="00485870"/>
    <w:rsid w:val="00485FE8"/>
    <w:rsid w:val="00490B4C"/>
    <w:rsid w:val="00492473"/>
    <w:rsid w:val="00492EB5"/>
    <w:rsid w:val="00494F77"/>
    <w:rsid w:val="00497721"/>
    <w:rsid w:val="004A0229"/>
    <w:rsid w:val="004A1DB0"/>
    <w:rsid w:val="004A3246"/>
    <w:rsid w:val="004A35D2"/>
    <w:rsid w:val="004A3B49"/>
    <w:rsid w:val="004A5933"/>
    <w:rsid w:val="004A5F0B"/>
    <w:rsid w:val="004A71E4"/>
    <w:rsid w:val="004A7E4A"/>
    <w:rsid w:val="004B2F00"/>
    <w:rsid w:val="004B6E31"/>
    <w:rsid w:val="004B71CC"/>
    <w:rsid w:val="004C0CFF"/>
    <w:rsid w:val="004C1D66"/>
    <w:rsid w:val="004C31D7"/>
    <w:rsid w:val="004C4132"/>
    <w:rsid w:val="004C4AD2"/>
    <w:rsid w:val="004C4D1F"/>
    <w:rsid w:val="004C6981"/>
    <w:rsid w:val="004D1B6B"/>
    <w:rsid w:val="004D1F21"/>
    <w:rsid w:val="004D230E"/>
    <w:rsid w:val="004D268C"/>
    <w:rsid w:val="004D59D8"/>
    <w:rsid w:val="004D5DA1"/>
    <w:rsid w:val="004D7A96"/>
    <w:rsid w:val="004E150F"/>
    <w:rsid w:val="004E1DCA"/>
    <w:rsid w:val="004E23A1"/>
    <w:rsid w:val="004E3489"/>
    <w:rsid w:val="004E358A"/>
    <w:rsid w:val="004E3AFA"/>
    <w:rsid w:val="004E6588"/>
    <w:rsid w:val="004E6E1A"/>
    <w:rsid w:val="004F2742"/>
    <w:rsid w:val="00502A0A"/>
    <w:rsid w:val="005047A4"/>
    <w:rsid w:val="00505AA8"/>
    <w:rsid w:val="00507C50"/>
    <w:rsid w:val="005117AF"/>
    <w:rsid w:val="00514D40"/>
    <w:rsid w:val="00515ECC"/>
    <w:rsid w:val="00517C3A"/>
    <w:rsid w:val="00520464"/>
    <w:rsid w:val="00523460"/>
    <w:rsid w:val="00525489"/>
    <w:rsid w:val="0052622C"/>
    <w:rsid w:val="005268D3"/>
    <w:rsid w:val="00527BF4"/>
    <w:rsid w:val="005324BE"/>
    <w:rsid w:val="00534F6C"/>
    <w:rsid w:val="00535994"/>
    <w:rsid w:val="0053646D"/>
    <w:rsid w:val="005404E2"/>
    <w:rsid w:val="005405DF"/>
    <w:rsid w:val="00540AAD"/>
    <w:rsid w:val="0054132F"/>
    <w:rsid w:val="00543127"/>
    <w:rsid w:val="00543EC1"/>
    <w:rsid w:val="00546458"/>
    <w:rsid w:val="0054670F"/>
    <w:rsid w:val="005470F0"/>
    <w:rsid w:val="005501EE"/>
    <w:rsid w:val="0055087C"/>
    <w:rsid w:val="00550C28"/>
    <w:rsid w:val="00553413"/>
    <w:rsid w:val="005539ED"/>
    <w:rsid w:val="005552B6"/>
    <w:rsid w:val="00555983"/>
    <w:rsid w:val="00560E31"/>
    <w:rsid w:val="00561BDA"/>
    <w:rsid w:val="00564149"/>
    <w:rsid w:val="0056555F"/>
    <w:rsid w:val="005741C5"/>
    <w:rsid w:val="00575B12"/>
    <w:rsid w:val="00577041"/>
    <w:rsid w:val="00581B23"/>
    <w:rsid w:val="0058219C"/>
    <w:rsid w:val="0058606E"/>
    <w:rsid w:val="005864CB"/>
    <w:rsid w:val="005864D5"/>
    <w:rsid w:val="0058707F"/>
    <w:rsid w:val="00591BCF"/>
    <w:rsid w:val="00591DBD"/>
    <w:rsid w:val="005931FE"/>
    <w:rsid w:val="00593EF1"/>
    <w:rsid w:val="00594FB1"/>
    <w:rsid w:val="00595248"/>
    <w:rsid w:val="005A0028"/>
    <w:rsid w:val="005A0ACC"/>
    <w:rsid w:val="005A292F"/>
    <w:rsid w:val="005A29A5"/>
    <w:rsid w:val="005A697C"/>
    <w:rsid w:val="005B0072"/>
    <w:rsid w:val="005B0732"/>
    <w:rsid w:val="005B1303"/>
    <w:rsid w:val="005B38A0"/>
    <w:rsid w:val="005B491C"/>
    <w:rsid w:val="005B4DBF"/>
    <w:rsid w:val="005B4FF3"/>
    <w:rsid w:val="005B58A3"/>
    <w:rsid w:val="005B5DE2"/>
    <w:rsid w:val="005B674C"/>
    <w:rsid w:val="005B78A3"/>
    <w:rsid w:val="005C1798"/>
    <w:rsid w:val="005C1B68"/>
    <w:rsid w:val="005C24F2"/>
    <w:rsid w:val="005C7561"/>
    <w:rsid w:val="005D1E57"/>
    <w:rsid w:val="005D2F57"/>
    <w:rsid w:val="005D34F6"/>
    <w:rsid w:val="005D47A9"/>
    <w:rsid w:val="005D4F1A"/>
    <w:rsid w:val="005D6ADB"/>
    <w:rsid w:val="005D6C9E"/>
    <w:rsid w:val="005E03F1"/>
    <w:rsid w:val="005E1884"/>
    <w:rsid w:val="005E1F27"/>
    <w:rsid w:val="005E4DB4"/>
    <w:rsid w:val="005E5882"/>
    <w:rsid w:val="005F0BB2"/>
    <w:rsid w:val="005F32BC"/>
    <w:rsid w:val="005F373A"/>
    <w:rsid w:val="005F4F87"/>
    <w:rsid w:val="005F6594"/>
    <w:rsid w:val="005F6B0E"/>
    <w:rsid w:val="005F75EB"/>
    <w:rsid w:val="005F760E"/>
    <w:rsid w:val="005F7B1D"/>
    <w:rsid w:val="00600819"/>
    <w:rsid w:val="0060222A"/>
    <w:rsid w:val="006033A7"/>
    <w:rsid w:val="0060557B"/>
    <w:rsid w:val="0060650A"/>
    <w:rsid w:val="006070C4"/>
    <w:rsid w:val="00610A89"/>
    <w:rsid w:val="00610C21"/>
    <w:rsid w:val="00611907"/>
    <w:rsid w:val="00613116"/>
    <w:rsid w:val="00616955"/>
    <w:rsid w:val="00616E71"/>
    <w:rsid w:val="006202A6"/>
    <w:rsid w:val="0062054B"/>
    <w:rsid w:val="00621C4E"/>
    <w:rsid w:val="006232C1"/>
    <w:rsid w:val="00624EAE"/>
    <w:rsid w:val="006264CA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1B26"/>
    <w:rsid w:val="0064258C"/>
    <w:rsid w:val="0064605E"/>
    <w:rsid w:val="0065155A"/>
    <w:rsid w:val="006555D9"/>
    <w:rsid w:val="006619C8"/>
    <w:rsid w:val="00663FB5"/>
    <w:rsid w:val="00671710"/>
    <w:rsid w:val="00673414"/>
    <w:rsid w:val="00675F9A"/>
    <w:rsid w:val="00676079"/>
    <w:rsid w:val="00676ECD"/>
    <w:rsid w:val="00677D0A"/>
    <w:rsid w:val="00681177"/>
    <w:rsid w:val="0068185F"/>
    <w:rsid w:val="006824B9"/>
    <w:rsid w:val="00683A67"/>
    <w:rsid w:val="00683F7D"/>
    <w:rsid w:val="00685037"/>
    <w:rsid w:val="0069279A"/>
    <w:rsid w:val="00692AD8"/>
    <w:rsid w:val="00692BA3"/>
    <w:rsid w:val="006943B0"/>
    <w:rsid w:val="00695A35"/>
    <w:rsid w:val="006A01CF"/>
    <w:rsid w:val="006A4870"/>
    <w:rsid w:val="006A60DD"/>
    <w:rsid w:val="006B0679"/>
    <w:rsid w:val="006B074C"/>
    <w:rsid w:val="006B1FBF"/>
    <w:rsid w:val="006B3A03"/>
    <w:rsid w:val="006B3B84"/>
    <w:rsid w:val="006B4E7C"/>
    <w:rsid w:val="006B5D8C"/>
    <w:rsid w:val="006B72D4"/>
    <w:rsid w:val="006C11CC"/>
    <w:rsid w:val="006C1AEB"/>
    <w:rsid w:val="006C53E8"/>
    <w:rsid w:val="006C57FE"/>
    <w:rsid w:val="006C5A32"/>
    <w:rsid w:val="006C668E"/>
    <w:rsid w:val="006D4663"/>
    <w:rsid w:val="006D6886"/>
    <w:rsid w:val="006E061E"/>
    <w:rsid w:val="006E080E"/>
    <w:rsid w:val="006E2F28"/>
    <w:rsid w:val="006E32ED"/>
    <w:rsid w:val="006E4081"/>
    <w:rsid w:val="006E4B63"/>
    <w:rsid w:val="006E5B9E"/>
    <w:rsid w:val="006E6C84"/>
    <w:rsid w:val="006F06E4"/>
    <w:rsid w:val="006F0E51"/>
    <w:rsid w:val="006F2E1F"/>
    <w:rsid w:val="006F7535"/>
    <w:rsid w:val="006F7B41"/>
    <w:rsid w:val="007005BF"/>
    <w:rsid w:val="00701685"/>
    <w:rsid w:val="00702B5D"/>
    <w:rsid w:val="00703ED2"/>
    <w:rsid w:val="00703F81"/>
    <w:rsid w:val="007044DD"/>
    <w:rsid w:val="00706DEC"/>
    <w:rsid w:val="00707B8D"/>
    <w:rsid w:val="00707F0E"/>
    <w:rsid w:val="00712FDB"/>
    <w:rsid w:val="00713636"/>
    <w:rsid w:val="00713E4B"/>
    <w:rsid w:val="00714B8C"/>
    <w:rsid w:val="0071675D"/>
    <w:rsid w:val="00717736"/>
    <w:rsid w:val="007215D0"/>
    <w:rsid w:val="007316D3"/>
    <w:rsid w:val="00732B47"/>
    <w:rsid w:val="007337AA"/>
    <w:rsid w:val="007341D1"/>
    <w:rsid w:val="00735CF5"/>
    <w:rsid w:val="00737619"/>
    <w:rsid w:val="0074063A"/>
    <w:rsid w:val="00742AA4"/>
    <w:rsid w:val="00743BA1"/>
    <w:rsid w:val="00745337"/>
    <w:rsid w:val="00745F1E"/>
    <w:rsid w:val="007515FE"/>
    <w:rsid w:val="007601D0"/>
    <w:rsid w:val="007603BB"/>
    <w:rsid w:val="00760677"/>
    <w:rsid w:val="0076109D"/>
    <w:rsid w:val="00763079"/>
    <w:rsid w:val="00767107"/>
    <w:rsid w:val="00773617"/>
    <w:rsid w:val="00773BFD"/>
    <w:rsid w:val="007743B3"/>
    <w:rsid w:val="00774490"/>
    <w:rsid w:val="00774A65"/>
    <w:rsid w:val="00776AD3"/>
    <w:rsid w:val="007771C8"/>
    <w:rsid w:val="00777B74"/>
    <w:rsid w:val="007819FF"/>
    <w:rsid w:val="00782285"/>
    <w:rsid w:val="00782BB8"/>
    <w:rsid w:val="0078360C"/>
    <w:rsid w:val="007844BC"/>
    <w:rsid w:val="00784A4C"/>
    <w:rsid w:val="00784BC6"/>
    <w:rsid w:val="00784E16"/>
    <w:rsid w:val="0078523D"/>
    <w:rsid w:val="00790052"/>
    <w:rsid w:val="007931DF"/>
    <w:rsid w:val="007973A9"/>
    <w:rsid w:val="007A0172"/>
    <w:rsid w:val="007A02D3"/>
    <w:rsid w:val="007A06B6"/>
    <w:rsid w:val="007A1804"/>
    <w:rsid w:val="007A2511"/>
    <w:rsid w:val="007A260E"/>
    <w:rsid w:val="007A4D4C"/>
    <w:rsid w:val="007A4DD6"/>
    <w:rsid w:val="007A5CB9"/>
    <w:rsid w:val="007A6F3B"/>
    <w:rsid w:val="007A7EEE"/>
    <w:rsid w:val="007B20AE"/>
    <w:rsid w:val="007B25B5"/>
    <w:rsid w:val="007B6B07"/>
    <w:rsid w:val="007B6D43"/>
    <w:rsid w:val="007B749A"/>
    <w:rsid w:val="007B7C6E"/>
    <w:rsid w:val="007C6238"/>
    <w:rsid w:val="007C6E23"/>
    <w:rsid w:val="007C75C9"/>
    <w:rsid w:val="007D396C"/>
    <w:rsid w:val="007D44D7"/>
    <w:rsid w:val="007D621A"/>
    <w:rsid w:val="007E058A"/>
    <w:rsid w:val="007E101C"/>
    <w:rsid w:val="007E115B"/>
    <w:rsid w:val="007E15EF"/>
    <w:rsid w:val="007E2887"/>
    <w:rsid w:val="007E5278"/>
    <w:rsid w:val="007E749C"/>
    <w:rsid w:val="007F1B5C"/>
    <w:rsid w:val="007F31CB"/>
    <w:rsid w:val="007F3B2F"/>
    <w:rsid w:val="007F40B6"/>
    <w:rsid w:val="00801257"/>
    <w:rsid w:val="00803B0A"/>
    <w:rsid w:val="00804DED"/>
    <w:rsid w:val="00804E9C"/>
    <w:rsid w:val="00805B96"/>
    <w:rsid w:val="008105BE"/>
    <w:rsid w:val="008115A5"/>
    <w:rsid w:val="00811D46"/>
    <w:rsid w:val="0081415D"/>
    <w:rsid w:val="00816521"/>
    <w:rsid w:val="008169D2"/>
    <w:rsid w:val="00816DF8"/>
    <w:rsid w:val="00820229"/>
    <w:rsid w:val="00822448"/>
    <w:rsid w:val="00822ABE"/>
    <w:rsid w:val="008244D1"/>
    <w:rsid w:val="00824F92"/>
    <w:rsid w:val="00827F51"/>
    <w:rsid w:val="0083104E"/>
    <w:rsid w:val="00831F7F"/>
    <w:rsid w:val="0083296C"/>
    <w:rsid w:val="008343BE"/>
    <w:rsid w:val="00836535"/>
    <w:rsid w:val="0084004C"/>
    <w:rsid w:val="00840600"/>
    <w:rsid w:val="00840FB4"/>
    <w:rsid w:val="008410B2"/>
    <w:rsid w:val="00842D3B"/>
    <w:rsid w:val="008431F7"/>
    <w:rsid w:val="00845008"/>
    <w:rsid w:val="008460E2"/>
    <w:rsid w:val="008500A0"/>
    <w:rsid w:val="008524E5"/>
    <w:rsid w:val="008530C0"/>
    <w:rsid w:val="0085351C"/>
    <w:rsid w:val="008538E0"/>
    <w:rsid w:val="0085435A"/>
    <w:rsid w:val="008549CA"/>
    <w:rsid w:val="008556C3"/>
    <w:rsid w:val="0085687C"/>
    <w:rsid w:val="00866E57"/>
    <w:rsid w:val="008706C5"/>
    <w:rsid w:val="008714D8"/>
    <w:rsid w:val="00873707"/>
    <w:rsid w:val="00874B20"/>
    <w:rsid w:val="00874FE4"/>
    <w:rsid w:val="0087514A"/>
    <w:rsid w:val="008757C6"/>
    <w:rsid w:val="00876157"/>
    <w:rsid w:val="008763E1"/>
    <w:rsid w:val="00877273"/>
    <w:rsid w:val="0087775C"/>
    <w:rsid w:val="00877EC8"/>
    <w:rsid w:val="00880CA0"/>
    <w:rsid w:val="00880F36"/>
    <w:rsid w:val="00881E8C"/>
    <w:rsid w:val="008843CE"/>
    <w:rsid w:val="00885530"/>
    <w:rsid w:val="008910D1"/>
    <w:rsid w:val="008911C1"/>
    <w:rsid w:val="0089296C"/>
    <w:rsid w:val="00892E54"/>
    <w:rsid w:val="00893D7C"/>
    <w:rsid w:val="00896ABD"/>
    <w:rsid w:val="00897AB6"/>
    <w:rsid w:val="008A0044"/>
    <w:rsid w:val="008A0793"/>
    <w:rsid w:val="008A3380"/>
    <w:rsid w:val="008A7A9C"/>
    <w:rsid w:val="008B0F7C"/>
    <w:rsid w:val="008B4683"/>
    <w:rsid w:val="008B5218"/>
    <w:rsid w:val="008B7102"/>
    <w:rsid w:val="008C1E69"/>
    <w:rsid w:val="008C3B7D"/>
    <w:rsid w:val="008D0F90"/>
    <w:rsid w:val="008D161E"/>
    <w:rsid w:val="008D165F"/>
    <w:rsid w:val="008D1CE8"/>
    <w:rsid w:val="008D3715"/>
    <w:rsid w:val="008D5062"/>
    <w:rsid w:val="008D5465"/>
    <w:rsid w:val="008D5E61"/>
    <w:rsid w:val="008D656B"/>
    <w:rsid w:val="008D7027"/>
    <w:rsid w:val="008D7EB7"/>
    <w:rsid w:val="008D7EC5"/>
    <w:rsid w:val="008E3684"/>
    <w:rsid w:val="008E5103"/>
    <w:rsid w:val="008E57F5"/>
    <w:rsid w:val="008E60A9"/>
    <w:rsid w:val="008E6850"/>
    <w:rsid w:val="008E700E"/>
    <w:rsid w:val="008E7606"/>
    <w:rsid w:val="008F1DAA"/>
    <w:rsid w:val="008F3C40"/>
    <w:rsid w:val="008F3EBD"/>
    <w:rsid w:val="008F4F81"/>
    <w:rsid w:val="008F60B2"/>
    <w:rsid w:val="008F731F"/>
    <w:rsid w:val="008F7A95"/>
    <w:rsid w:val="008F7C41"/>
    <w:rsid w:val="00900E01"/>
    <w:rsid w:val="00901B2A"/>
    <w:rsid w:val="009031E2"/>
    <w:rsid w:val="0090348A"/>
    <w:rsid w:val="0090552C"/>
    <w:rsid w:val="00905B34"/>
    <w:rsid w:val="00906F99"/>
    <w:rsid w:val="0091075F"/>
    <w:rsid w:val="00910FA2"/>
    <w:rsid w:val="0091172B"/>
    <w:rsid w:val="0091276C"/>
    <w:rsid w:val="009165AC"/>
    <w:rsid w:val="00916AF3"/>
    <w:rsid w:val="00916FFC"/>
    <w:rsid w:val="0092053F"/>
    <w:rsid w:val="009217B6"/>
    <w:rsid w:val="0092340A"/>
    <w:rsid w:val="00923719"/>
    <w:rsid w:val="00923CD1"/>
    <w:rsid w:val="00930132"/>
    <w:rsid w:val="009313D9"/>
    <w:rsid w:val="00931579"/>
    <w:rsid w:val="00931C86"/>
    <w:rsid w:val="00932BEA"/>
    <w:rsid w:val="0093356B"/>
    <w:rsid w:val="0093570B"/>
    <w:rsid w:val="00935B7F"/>
    <w:rsid w:val="009370DF"/>
    <w:rsid w:val="009406B0"/>
    <w:rsid w:val="00941293"/>
    <w:rsid w:val="00946372"/>
    <w:rsid w:val="00950C17"/>
    <w:rsid w:val="00951FAF"/>
    <w:rsid w:val="00954740"/>
    <w:rsid w:val="009550AE"/>
    <w:rsid w:val="00955AE5"/>
    <w:rsid w:val="00962E71"/>
    <w:rsid w:val="00963ABC"/>
    <w:rsid w:val="00965D21"/>
    <w:rsid w:val="00967764"/>
    <w:rsid w:val="00970B0E"/>
    <w:rsid w:val="00970BB9"/>
    <w:rsid w:val="00970CB2"/>
    <w:rsid w:val="009720E6"/>
    <w:rsid w:val="009726EE"/>
    <w:rsid w:val="00972CDE"/>
    <w:rsid w:val="009733DD"/>
    <w:rsid w:val="00973A4F"/>
    <w:rsid w:val="00975573"/>
    <w:rsid w:val="00976D03"/>
    <w:rsid w:val="009773E1"/>
    <w:rsid w:val="0097741F"/>
    <w:rsid w:val="00977B30"/>
    <w:rsid w:val="00981060"/>
    <w:rsid w:val="009826EA"/>
    <w:rsid w:val="00982F41"/>
    <w:rsid w:val="009840D6"/>
    <w:rsid w:val="00985090"/>
    <w:rsid w:val="00987710"/>
    <w:rsid w:val="009904AB"/>
    <w:rsid w:val="0099258A"/>
    <w:rsid w:val="00995688"/>
    <w:rsid w:val="009958A6"/>
    <w:rsid w:val="00996456"/>
    <w:rsid w:val="00996716"/>
    <w:rsid w:val="009A04F5"/>
    <w:rsid w:val="009A1005"/>
    <w:rsid w:val="009A15EF"/>
    <w:rsid w:val="009A32C4"/>
    <w:rsid w:val="009A38A5"/>
    <w:rsid w:val="009A5B73"/>
    <w:rsid w:val="009A5FBF"/>
    <w:rsid w:val="009B118B"/>
    <w:rsid w:val="009B1737"/>
    <w:rsid w:val="009B2926"/>
    <w:rsid w:val="009B3D4B"/>
    <w:rsid w:val="009B5B99"/>
    <w:rsid w:val="009B5CB9"/>
    <w:rsid w:val="009B663D"/>
    <w:rsid w:val="009B6EFC"/>
    <w:rsid w:val="009B72A3"/>
    <w:rsid w:val="009C1FD0"/>
    <w:rsid w:val="009C256C"/>
    <w:rsid w:val="009C2DF8"/>
    <w:rsid w:val="009C31BF"/>
    <w:rsid w:val="009C518B"/>
    <w:rsid w:val="009C52A5"/>
    <w:rsid w:val="009C5E29"/>
    <w:rsid w:val="009C6694"/>
    <w:rsid w:val="009C68B7"/>
    <w:rsid w:val="009C6F54"/>
    <w:rsid w:val="009D0834"/>
    <w:rsid w:val="009D0A1E"/>
    <w:rsid w:val="009D0E8A"/>
    <w:rsid w:val="009D2AE3"/>
    <w:rsid w:val="009D52BC"/>
    <w:rsid w:val="009D7D0A"/>
    <w:rsid w:val="009E09D9"/>
    <w:rsid w:val="009E1658"/>
    <w:rsid w:val="009E16C7"/>
    <w:rsid w:val="009F01B1"/>
    <w:rsid w:val="009F0DBB"/>
    <w:rsid w:val="009F1E8D"/>
    <w:rsid w:val="009F3887"/>
    <w:rsid w:val="009F57D7"/>
    <w:rsid w:val="009F63C8"/>
    <w:rsid w:val="009F659A"/>
    <w:rsid w:val="009F732B"/>
    <w:rsid w:val="00A0198C"/>
    <w:rsid w:val="00A01FE0"/>
    <w:rsid w:val="00A03371"/>
    <w:rsid w:val="00A052E5"/>
    <w:rsid w:val="00A05F71"/>
    <w:rsid w:val="00A065ED"/>
    <w:rsid w:val="00A06945"/>
    <w:rsid w:val="00A10656"/>
    <w:rsid w:val="00A113C0"/>
    <w:rsid w:val="00A12FA6"/>
    <w:rsid w:val="00A1339B"/>
    <w:rsid w:val="00A14ABA"/>
    <w:rsid w:val="00A21045"/>
    <w:rsid w:val="00A22B6D"/>
    <w:rsid w:val="00A24CB6"/>
    <w:rsid w:val="00A26CD2"/>
    <w:rsid w:val="00A27667"/>
    <w:rsid w:val="00A32979"/>
    <w:rsid w:val="00A34A67"/>
    <w:rsid w:val="00A37462"/>
    <w:rsid w:val="00A37634"/>
    <w:rsid w:val="00A37D96"/>
    <w:rsid w:val="00A41FA5"/>
    <w:rsid w:val="00A43FE9"/>
    <w:rsid w:val="00A44EA2"/>
    <w:rsid w:val="00A459E1"/>
    <w:rsid w:val="00A46AC4"/>
    <w:rsid w:val="00A4790A"/>
    <w:rsid w:val="00A52296"/>
    <w:rsid w:val="00A53810"/>
    <w:rsid w:val="00A55661"/>
    <w:rsid w:val="00A57ECD"/>
    <w:rsid w:val="00A57FD6"/>
    <w:rsid w:val="00A61B70"/>
    <w:rsid w:val="00A61FA8"/>
    <w:rsid w:val="00A637F4"/>
    <w:rsid w:val="00A64DF2"/>
    <w:rsid w:val="00A65485"/>
    <w:rsid w:val="00A65EAA"/>
    <w:rsid w:val="00A66566"/>
    <w:rsid w:val="00A668CD"/>
    <w:rsid w:val="00A66E05"/>
    <w:rsid w:val="00A67A20"/>
    <w:rsid w:val="00A70753"/>
    <w:rsid w:val="00A712D2"/>
    <w:rsid w:val="00A74054"/>
    <w:rsid w:val="00A76126"/>
    <w:rsid w:val="00A81043"/>
    <w:rsid w:val="00A82C8A"/>
    <w:rsid w:val="00A8346B"/>
    <w:rsid w:val="00A852FF"/>
    <w:rsid w:val="00A87337"/>
    <w:rsid w:val="00A90C97"/>
    <w:rsid w:val="00A92DDC"/>
    <w:rsid w:val="00A94193"/>
    <w:rsid w:val="00A946CF"/>
    <w:rsid w:val="00A95365"/>
    <w:rsid w:val="00A960C8"/>
    <w:rsid w:val="00A96604"/>
    <w:rsid w:val="00A96E76"/>
    <w:rsid w:val="00AA03DF"/>
    <w:rsid w:val="00AA1B4F"/>
    <w:rsid w:val="00AA2030"/>
    <w:rsid w:val="00AA21D8"/>
    <w:rsid w:val="00AA271A"/>
    <w:rsid w:val="00AA3270"/>
    <w:rsid w:val="00AA54F3"/>
    <w:rsid w:val="00AA6B43"/>
    <w:rsid w:val="00AA71D6"/>
    <w:rsid w:val="00AA720D"/>
    <w:rsid w:val="00AB2532"/>
    <w:rsid w:val="00AB367A"/>
    <w:rsid w:val="00AB749D"/>
    <w:rsid w:val="00AC01D1"/>
    <w:rsid w:val="00AC0AB2"/>
    <w:rsid w:val="00AC0E9F"/>
    <w:rsid w:val="00AC1FE9"/>
    <w:rsid w:val="00AC3F15"/>
    <w:rsid w:val="00AC4AD7"/>
    <w:rsid w:val="00AC52A5"/>
    <w:rsid w:val="00AC6EFD"/>
    <w:rsid w:val="00AC7151"/>
    <w:rsid w:val="00AD1424"/>
    <w:rsid w:val="00AD460A"/>
    <w:rsid w:val="00AD6A05"/>
    <w:rsid w:val="00AE118B"/>
    <w:rsid w:val="00AE14F1"/>
    <w:rsid w:val="00AE272B"/>
    <w:rsid w:val="00AE3941"/>
    <w:rsid w:val="00AE3E3A"/>
    <w:rsid w:val="00AE5866"/>
    <w:rsid w:val="00AE77B4"/>
    <w:rsid w:val="00AE7C1A"/>
    <w:rsid w:val="00AE7DF8"/>
    <w:rsid w:val="00AF0D9C"/>
    <w:rsid w:val="00AF13AB"/>
    <w:rsid w:val="00AF1D36"/>
    <w:rsid w:val="00AF1F58"/>
    <w:rsid w:val="00AF280B"/>
    <w:rsid w:val="00AF2A37"/>
    <w:rsid w:val="00AF5F75"/>
    <w:rsid w:val="00AF6001"/>
    <w:rsid w:val="00AF7358"/>
    <w:rsid w:val="00B00856"/>
    <w:rsid w:val="00B01A16"/>
    <w:rsid w:val="00B039FD"/>
    <w:rsid w:val="00B05DFB"/>
    <w:rsid w:val="00B07F45"/>
    <w:rsid w:val="00B1021A"/>
    <w:rsid w:val="00B11EEB"/>
    <w:rsid w:val="00B12DCC"/>
    <w:rsid w:val="00B1481A"/>
    <w:rsid w:val="00B14D31"/>
    <w:rsid w:val="00B15A1F"/>
    <w:rsid w:val="00B15FE9"/>
    <w:rsid w:val="00B2148A"/>
    <w:rsid w:val="00B21828"/>
    <w:rsid w:val="00B220C2"/>
    <w:rsid w:val="00B2310C"/>
    <w:rsid w:val="00B25B32"/>
    <w:rsid w:val="00B27287"/>
    <w:rsid w:val="00B32616"/>
    <w:rsid w:val="00B33C83"/>
    <w:rsid w:val="00B3464C"/>
    <w:rsid w:val="00B34DC1"/>
    <w:rsid w:val="00B36C42"/>
    <w:rsid w:val="00B37E25"/>
    <w:rsid w:val="00B41A06"/>
    <w:rsid w:val="00B42EA7"/>
    <w:rsid w:val="00B43A49"/>
    <w:rsid w:val="00B505B9"/>
    <w:rsid w:val="00B50D24"/>
    <w:rsid w:val="00B51845"/>
    <w:rsid w:val="00B51923"/>
    <w:rsid w:val="00B532B4"/>
    <w:rsid w:val="00B5337C"/>
    <w:rsid w:val="00B53FDE"/>
    <w:rsid w:val="00B56397"/>
    <w:rsid w:val="00B56667"/>
    <w:rsid w:val="00B571DA"/>
    <w:rsid w:val="00B6027B"/>
    <w:rsid w:val="00B627F2"/>
    <w:rsid w:val="00B62E47"/>
    <w:rsid w:val="00B636C8"/>
    <w:rsid w:val="00B65EDB"/>
    <w:rsid w:val="00B66D2A"/>
    <w:rsid w:val="00B67AFF"/>
    <w:rsid w:val="00B7066F"/>
    <w:rsid w:val="00B70B59"/>
    <w:rsid w:val="00B7103C"/>
    <w:rsid w:val="00B73657"/>
    <w:rsid w:val="00B739B3"/>
    <w:rsid w:val="00B73D98"/>
    <w:rsid w:val="00B74C43"/>
    <w:rsid w:val="00B765C9"/>
    <w:rsid w:val="00B81B15"/>
    <w:rsid w:val="00B84C7A"/>
    <w:rsid w:val="00B915AE"/>
    <w:rsid w:val="00BA1735"/>
    <w:rsid w:val="00BA19FA"/>
    <w:rsid w:val="00BA3918"/>
    <w:rsid w:val="00BA4288"/>
    <w:rsid w:val="00BA78C6"/>
    <w:rsid w:val="00BA7E93"/>
    <w:rsid w:val="00BB0902"/>
    <w:rsid w:val="00BB1F9C"/>
    <w:rsid w:val="00BB27A4"/>
    <w:rsid w:val="00BB3431"/>
    <w:rsid w:val="00BB42E7"/>
    <w:rsid w:val="00BB48E5"/>
    <w:rsid w:val="00BB5607"/>
    <w:rsid w:val="00BB5ACA"/>
    <w:rsid w:val="00BB627F"/>
    <w:rsid w:val="00BC045B"/>
    <w:rsid w:val="00BC0C17"/>
    <w:rsid w:val="00BC3823"/>
    <w:rsid w:val="00BC5841"/>
    <w:rsid w:val="00BD26B8"/>
    <w:rsid w:val="00BD2EF0"/>
    <w:rsid w:val="00BD400F"/>
    <w:rsid w:val="00BD4FBC"/>
    <w:rsid w:val="00BD60B4"/>
    <w:rsid w:val="00BD796B"/>
    <w:rsid w:val="00BE2DD4"/>
    <w:rsid w:val="00BE40C0"/>
    <w:rsid w:val="00BE433F"/>
    <w:rsid w:val="00BE5F4A"/>
    <w:rsid w:val="00BE717F"/>
    <w:rsid w:val="00BE7AEF"/>
    <w:rsid w:val="00BF09B0"/>
    <w:rsid w:val="00BF1544"/>
    <w:rsid w:val="00BF1B07"/>
    <w:rsid w:val="00BF1B53"/>
    <w:rsid w:val="00BF246D"/>
    <w:rsid w:val="00BF2682"/>
    <w:rsid w:val="00BF2917"/>
    <w:rsid w:val="00C03595"/>
    <w:rsid w:val="00C054DC"/>
    <w:rsid w:val="00C06F06"/>
    <w:rsid w:val="00C13174"/>
    <w:rsid w:val="00C17A09"/>
    <w:rsid w:val="00C2004C"/>
    <w:rsid w:val="00C20FAD"/>
    <w:rsid w:val="00C2375F"/>
    <w:rsid w:val="00C247CB"/>
    <w:rsid w:val="00C307AC"/>
    <w:rsid w:val="00C31BB3"/>
    <w:rsid w:val="00C32E66"/>
    <w:rsid w:val="00C32F3B"/>
    <w:rsid w:val="00C3355F"/>
    <w:rsid w:val="00C33A04"/>
    <w:rsid w:val="00C3569A"/>
    <w:rsid w:val="00C40243"/>
    <w:rsid w:val="00C42D96"/>
    <w:rsid w:val="00C42EAC"/>
    <w:rsid w:val="00C42FE5"/>
    <w:rsid w:val="00C43F48"/>
    <w:rsid w:val="00C448FF"/>
    <w:rsid w:val="00C45E57"/>
    <w:rsid w:val="00C52F29"/>
    <w:rsid w:val="00C5358D"/>
    <w:rsid w:val="00C53F94"/>
    <w:rsid w:val="00C54B6F"/>
    <w:rsid w:val="00C56626"/>
    <w:rsid w:val="00C56CE6"/>
    <w:rsid w:val="00C5745F"/>
    <w:rsid w:val="00C60005"/>
    <w:rsid w:val="00C613D0"/>
    <w:rsid w:val="00C61A98"/>
    <w:rsid w:val="00C63201"/>
    <w:rsid w:val="00C64E62"/>
    <w:rsid w:val="00C651D5"/>
    <w:rsid w:val="00C65CCC"/>
    <w:rsid w:val="00C66623"/>
    <w:rsid w:val="00C71619"/>
    <w:rsid w:val="00C73D9F"/>
    <w:rsid w:val="00C753CE"/>
    <w:rsid w:val="00C75787"/>
    <w:rsid w:val="00C75934"/>
    <w:rsid w:val="00C759B1"/>
    <w:rsid w:val="00C75F9E"/>
    <w:rsid w:val="00C7618F"/>
    <w:rsid w:val="00C765A9"/>
    <w:rsid w:val="00C81157"/>
    <w:rsid w:val="00C8162D"/>
    <w:rsid w:val="00C830BB"/>
    <w:rsid w:val="00C83A0B"/>
    <w:rsid w:val="00C83FAE"/>
    <w:rsid w:val="00C842D0"/>
    <w:rsid w:val="00C84871"/>
    <w:rsid w:val="00C84ED1"/>
    <w:rsid w:val="00C85D27"/>
    <w:rsid w:val="00C863CC"/>
    <w:rsid w:val="00C9038F"/>
    <w:rsid w:val="00C92AAB"/>
    <w:rsid w:val="00C938B4"/>
    <w:rsid w:val="00C95D4C"/>
    <w:rsid w:val="00C9637F"/>
    <w:rsid w:val="00C9708A"/>
    <w:rsid w:val="00CA0131"/>
    <w:rsid w:val="00CA0D24"/>
    <w:rsid w:val="00CA2435"/>
    <w:rsid w:val="00CA278C"/>
    <w:rsid w:val="00CA4068"/>
    <w:rsid w:val="00CA4323"/>
    <w:rsid w:val="00CA5AC2"/>
    <w:rsid w:val="00CA67F4"/>
    <w:rsid w:val="00CA687C"/>
    <w:rsid w:val="00CB37F8"/>
    <w:rsid w:val="00CB3D35"/>
    <w:rsid w:val="00CB5FFD"/>
    <w:rsid w:val="00CB7DC3"/>
    <w:rsid w:val="00CC0FB1"/>
    <w:rsid w:val="00CC28B4"/>
    <w:rsid w:val="00CC379C"/>
    <w:rsid w:val="00CC5BE1"/>
    <w:rsid w:val="00CC70BA"/>
    <w:rsid w:val="00CC75A2"/>
    <w:rsid w:val="00CC7A18"/>
    <w:rsid w:val="00CD0E2F"/>
    <w:rsid w:val="00CD1D49"/>
    <w:rsid w:val="00CD2F20"/>
    <w:rsid w:val="00CD61D9"/>
    <w:rsid w:val="00CD6B20"/>
    <w:rsid w:val="00CD7713"/>
    <w:rsid w:val="00CD7E8C"/>
    <w:rsid w:val="00CD7F90"/>
    <w:rsid w:val="00CE0F1C"/>
    <w:rsid w:val="00CE1268"/>
    <w:rsid w:val="00CE1339"/>
    <w:rsid w:val="00CE61CC"/>
    <w:rsid w:val="00CE6E42"/>
    <w:rsid w:val="00CF0A9B"/>
    <w:rsid w:val="00CF1605"/>
    <w:rsid w:val="00CF20B7"/>
    <w:rsid w:val="00CF3864"/>
    <w:rsid w:val="00CF6692"/>
    <w:rsid w:val="00CF7441"/>
    <w:rsid w:val="00D00D16"/>
    <w:rsid w:val="00D022C9"/>
    <w:rsid w:val="00D03AEA"/>
    <w:rsid w:val="00D03C6C"/>
    <w:rsid w:val="00D04760"/>
    <w:rsid w:val="00D04A95"/>
    <w:rsid w:val="00D0576B"/>
    <w:rsid w:val="00D05A7D"/>
    <w:rsid w:val="00D06288"/>
    <w:rsid w:val="00D068C7"/>
    <w:rsid w:val="00D06D54"/>
    <w:rsid w:val="00D0746D"/>
    <w:rsid w:val="00D11E7F"/>
    <w:rsid w:val="00D128A4"/>
    <w:rsid w:val="00D147C8"/>
    <w:rsid w:val="00D15131"/>
    <w:rsid w:val="00D16FA2"/>
    <w:rsid w:val="00D20954"/>
    <w:rsid w:val="00D21C39"/>
    <w:rsid w:val="00D21FC6"/>
    <w:rsid w:val="00D2243A"/>
    <w:rsid w:val="00D27EA0"/>
    <w:rsid w:val="00D33393"/>
    <w:rsid w:val="00D33C1E"/>
    <w:rsid w:val="00D33D36"/>
    <w:rsid w:val="00D34D94"/>
    <w:rsid w:val="00D37A31"/>
    <w:rsid w:val="00D409E2"/>
    <w:rsid w:val="00D410F5"/>
    <w:rsid w:val="00D425CA"/>
    <w:rsid w:val="00D427D7"/>
    <w:rsid w:val="00D44A66"/>
    <w:rsid w:val="00D44E62"/>
    <w:rsid w:val="00D4796C"/>
    <w:rsid w:val="00D47C6D"/>
    <w:rsid w:val="00D51570"/>
    <w:rsid w:val="00D541DD"/>
    <w:rsid w:val="00D556AD"/>
    <w:rsid w:val="00D55EEB"/>
    <w:rsid w:val="00D60381"/>
    <w:rsid w:val="00D607A2"/>
    <w:rsid w:val="00D616DE"/>
    <w:rsid w:val="00D61A53"/>
    <w:rsid w:val="00D62201"/>
    <w:rsid w:val="00D651D1"/>
    <w:rsid w:val="00D660FE"/>
    <w:rsid w:val="00D70E85"/>
    <w:rsid w:val="00D717BB"/>
    <w:rsid w:val="00D7226B"/>
    <w:rsid w:val="00D72707"/>
    <w:rsid w:val="00D749D5"/>
    <w:rsid w:val="00D75A9C"/>
    <w:rsid w:val="00D76FF1"/>
    <w:rsid w:val="00D829C8"/>
    <w:rsid w:val="00D84DC7"/>
    <w:rsid w:val="00D86416"/>
    <w:rsid w:val="00D90871"/>
    <w:rsid w:val="00D9155F"/>
    <w:rsid w:val="00D9403F"/>
    <w:rsid w:val="00D959B4"/>
    <w:rsid w:val="00D96309"/>
    <w:rsid w:val="00DA44DE"/>
    <w:rsid w:val="00DA5654"/>
    <w:rsid w:val="00DB1A44"/>
    <w:rsid w:val="00DB620A"/>
    <w:rsid w:val="00DC3832"/>
    <w:rsid w:val="00DC7A51"/>
    <w:rsid w:val="00DD0967"/>
    <w:rsid w:val="00DD3B1E"/>
    <w:rsid w:val="00DD408B"/>
    <w:rsid w:val="00DE2913"/>
    <w:rsid w:val="00DE31B8"/>
    <w:rsid w:val="00DE3D38"/>
    <w:rsid w:val="00DE5B5F"/>
    <w:rsid w:val="00DF03CD"/>
    <w:rsid w:val="00DF614E"/>
    <w:rsid w:val="00E00696"/>
    <w:rsid w:val="00E0230F"/>
    <w:rsid w:val="00E03651"/>
    <w:rsid w:val="00E03808"/>
    <w:rsid w:val="00E060C2"/>
    <w:rsid w:val="00E06324"/>
    <w:rsid w:val="00E063DF"/>
    <w:rsid w:val="00E064BF"/>
    <w:rsid w:val="00E07B81"/>
    <w:rsid w:val="00E10AFD"/>
    <w:rsid w:val="00E10D34"/>
    <w:rsid w:val="00E12258"/>
    <w:rsid w:val="00E12809"/>
    <w:rsid w:val="00E12B11"/>
    <w:rsid w:val="00E12FB0"/>
    <w:rsid w:val="00E14814"/>
    <w:rsid w:val="00E1591B"/>
    <w:rsid w:val="00E16A50"/>
    <w:rsid w:val="00E22287"/>
    <w:rsid w:val="00E22FA5"/>
    <w:rsid w:val="00E249D5"/>
    <w:rsid w:val="00E25017"/>
    <w:rsid w:val="00E25A66"/>
    <w:rsid w:val="00E26F73"/>
    <w:rsid w:val="00E30A34"/>
    <w:rsid w:val="00E33C68"/>
    <w:rsid w:val="00E34EEB"/>
    <w:rsid w:val="00E3687C"/>
    <w:rsid w:val="00E373B1"/>
    <w:rsid w:val="00E41C2C"/>
    <w:rsid w:val="00E44EB9"/>
    <w:rsid w:val="00E45BDC"/>
    <w:rsid w:val="00E46358"/>
    <w:rsid w:val="00E46C72"/>
    <w:rsid w:val="00E4709A"/>
    <w:rsid w:val="00E471DC"/>
    <w:rsid w:val="00E50EB4"/>
    <w:rsid w:val="00E532FC"/>
    <w:rsid w:val="00E54AC3"/>
    <w:rsid w:val="00E5502E"/>
    <w:rsid w:val="00E559B4"/>
    <w:rsid w:val="00E55BB0"/>
    <w:rsid w:val="00E609E5"/>
    <w:rsid w:val="00E60F27"/>
    <w:rsid w:val="00E617DE"/>
    <w:rsid w:val="00E6229A"/>
    <w:rsid w:val="00E64D93"/>
    <w:rsid w:val="00E65A24"/>
    <w:rsid w:val="00E65EDB"/>
    <w:rsid w:val="00E66927"/>
    <w:rsid w:val="00E677B8"/>
    <w:rsid w:val="00E67FA1"/>
    <w:rsid w:val="00E7387D"/>
    <w:rsid w:val="00E73D53"/>
    <w:rsid w:val="00E75111"/>
    <w:rsid w:val="00E76289"/>
    <w:rsid w:val="00E77296"/>
    <w:rsid w:val="00E818FB"/>
    <w:rsid w:val="00E87527"/>
    <w:rsid w:val="00E87EF7"/>
    <w:rsid w:val="00E93763"/>
    <w:rsid w:val="00E93D5F"/>
    <w:rsid w:val="00E945D3"/>
    <w:rsid w:val="00E9493C"/>
    <w:rsid w:val="00E94DBA"/>
    <w:rsid w:val="00E96C4C"/>
    <w:rsid w:val="00E97C3B"/>
    <w:rsid w:val="00EA06FC"/>
    <w:rsid w:val="00EA2774"/>
    <w:rsid w:val="00EA2AAE"/>
    <w:rsid w:val="00EA2EC0"/>
    <w:rsid w:val="00EA427A"/>
    <w:rsid w:val="00EA71C0"/>
    <w:rsid w:val="00EA723B"/>
    <w:rsid w:val="00EA74BB"/>
    <w:rsid w:val="00EB05FE"/>
    <w:rsid w:val="00EB1377"/>
    <w:rsid w:val="00EB3D34"/>
    <w:rsid w:val="00EB6350"/>
    <w:rsid w:val="00EB687A"/>
    <w:rsid w:val="00EB6DA3"/>
    <w:rsid w:val="00EC2F62"/>
    <w:rsid w:val="00EC50E5"/>
    <w:rsid w:val="00EC62EB"/>
    <w:rsid w:val="00EC63CC"/>
    <w:rsid w:val="00EC6E9F"/>
    <w:rsid w:val="00ED06A7"/>
    <w:rsid w:val="00ED38E9"/>
    <w:rsid w:val="00ED44F0"/>
    <w:rsid w:val="00ED4B33"/>
    <w:rsid w:val="00ED5993"/>
    <w:rsid w:val="00ED7DD6"/>
    <w:rsid w:val="00EE060B"/>
    <w:rsid w:val="00EE0A3F"/>
    <w:rsid w:val="00EE15A1"/>
    <w:rsid w:val="00EE2A7C"/>
    <w:rsid w:val="00EE2C42"/>
    <w:rsid w:val="00EE341B"/>
    <w:rsid w:val="00EE3627"/>
    <w:rsid w:val="00EE3883"/>
    <w:rsid w:val="00EE4453"/>
    <w:rsid w:val="00EE5B00"/>
    <w:rsid w:val="00EE5FCE"/>
    <w:rsid w:val="00EE691F"/>
    <w:rsid w:val="00EE6BBD"/>
    <w:rsid w:val="00EE6E1E"/>
    <w:rsid w:val="00EE705F"/>
    <w:rsid w:val="00EF1462"/>
    <w:rsid w:val="00EF3BCF"/>
    <w:rsid w:val="00EF54FD"/>
    <w:rsid w:val="00EF76DA"/>
    <w:rsid w:val="00EF79E1"/>
    <w:rsid w:val="00F03894"/>
    <w:rsid w:val="00F04A85"/>
    <w:rsid w:val="00F04D06"/>
    <w:rsid w:val="00F079D4"/>
    <w:rsid w:val="00F07F0D"/>
    <w:rsid w:val="00F10D26"/>
    <w:rsid w:val="00F13112"/>
    <w:rsid w:val="00F15935"/>
    <w:rsid w:val="00F169EE"/>
    <w:rsid w:val="00F16FE6"/>
    <w:rsid w:val="00F1786E"/>
    <w:rsid w:val="00F21095"/>
    <w:rsid w:val="00F21BBB"/>
    <w:rsid w:val="00F238BD"/>
    <w:rsid w:val="00F247B3"/>
    <w:rsid w:val="00F24992"/>
    <w:rsid w:val="00F32F2F"/>
    <w:rsid w:val="00F33F3F"/>
    <w:rsid w:val="00F35BDD"/>
    <w:rsid w:val="00F35EF0"/>
    <w:rsid w:val="00F3781F"/>
    <w:rsid w:val="00F403FD"/>
    <w:rsid w:val="00F41CD4"/>
    <w:rsid w:val="00F41E72"/>
    <w:rsid w:val="00F4224F"/>
    <w:rsid w:val="00F42E7C"/>
    <w:rsid w:val="00F433E3"/>
    <w:rsid w:val="00F43922"/>
    <w:rsid w:val="00F45BDF"/>
    <w:rsid w:val="00F46AE0"/>
    <w:rsid w:val="00F470FC"/>
    <w:rsid w:val="00F501A1"/>
    <w:rsid w:val="00F50300"/>
    <w:rsid w:val="00F51607"/>
    <w:rsid w:val="00F52A54"/>
    <w:rsid w:val="00F5414B"/>
    <w:rsid w:val="00F55525"/>
    <w:rsid w:val="00F56E39"/>
    <w:rsid w:val="00F57135"/>
    <w:rsid w:val="00F57A14"/>
    <w:rsid w:val="00F60633"/>
    <w:rsid w:val="00F623E9"/>
    <w:rsid w:val="00F63951"/>
    <w:rsid w:val="00F63C86"/>
    <w:rsid w:val="00F64E8B"/>
    <w:rsid w:val="00F66E21"/>
    <w:rsid w:val="00F72C6D"/>
    <w:rsid w:val="00F74F7F"/>
    <w:rsid w:val="00F766BE"/>
    <w:rsid w:val="00F76A5C"/>
    <w:rsid w:val="00F77EB9"/>
    <w:rsid w:val="00F80021"/>
    <w:rsid w:val="00F80635"/>
    <w:rsid w:val="00F8115F"/>
    <w:rsid w:val="00F815D1"/>
    <w:rsid w:val="00F81E7E"/>
    <w:rsid w:val="00F81F0F"/>
    <w:rsid w:val="00F825F4"/>
    <w:rsid w:val="00F8646A"/>
    <w:rsid w:val="00F8695F"/>
    <w:rsid w:val="00F8746B"/>
    <w:rsid w:val="00F919CE"/>
    <w:rsid w:val="00F92AA1"/>
    <w:rsid w:val="00F932DE"/>
    <w:rsid w:val="00F95772"/>
    <w:rsid w:val="00F963DD"/>
    <w:rsid w:val="00F9641A"/>
    <w:rsid w:val="00F97004"/>
    <w:rsid w:val="00F970E9"/>
    <w:rsid w:val="00F97907"/>
    <w:rsid w:val="00FA2045"/>
    <w:rsid w:val="00FA24EF"/>
    <w:rsid w:val="00FA418B"/>
    <w:rsid w:val="00FA4B62"/>
    <w:rsid w:val="00FA5D7B"/>
    <w:rsid w:val="00FA7A66"/>
    <w:rsid w:val="00FB1267"/>
    <w:rsid w:val="00FB1AA9"/>
    <w:rsid w:val="00FB1DE4"/>
    <w:rsid w:val="00FB2196"/>
    <w:rsid w:val="00FB4B5A"/>
    <w:rsid w:val="00FB5934"/>
    <w:rsid w:val="00FB5963"/>
    <w:rsid w:val="00FB5DAA"/>
    <w:rsid w:val="00FC0345"/>
    <w:rsid w:val="00FC04B9"/>
    <w:rsid w:val="00FC161A"/>
    <w:rsid w:val="00FC23D5"/>
    <w:rsid w:val="00FC2497"/>
    <w:rsid w:val="00FC4337"/>
    <w:rsid w:val="00FC475C"/>
    <w:rsid w:val="00FC4C1A"/>
    <w:rsid w:val="00FC50D4"/>
    <w:rsid w:val="00FC628F"/>
    <w:rsid w:val="00FC6468"/>
    <w:rsid w:val="00FC6D49"/>
    <w:rsid w:val="00FC790C"/>
    <w:rsid w:val="00FD0FFD"/>
    <w:rsid w:val="00FD4922"/>
    <w:rsid w:val="00FD60AB"/>
    <w:rsid w:val="00FD6461"/>
    <w:rsid w:val="00FD6CDD"/>
    <w:rsid w:val="00FE0281"/>
    <w:rsid w:val="00FE0F0E"/>
    <w:rsid w:val="00FE2CAE"/>
    <w:rsid w:val="00FE65CB"/>
    <w:rsid w:val="00FE6B88"/>
    <w:rsid w:val="00FE7083"/>
    <w:rsid w:val="00FF019F"/>
    <w:rsid w:val="00FF0223"/>
    <w:rsid w:val="00FF1B2A"/>
    <w:rsid w:val="00FF2160"/>
    <w:rsid w:val="00FF30DE"/>
    <w:rsid w:val="00FF644B"/>
    <w:rsid w:val="00FF6A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uiPriority w:val="99"/>
    <w:rsid w:val="0084610C"/>
    <w:rPr>
      <w:sz w:val="18"/>
      <w:szCs w:val="18"/>
    </w:rPr>
  </w:style>
  <w:style w:type="paragraph" w:styleId="aa">
    <w:name w:val="annotation text"/>
    <w:basedOn w:val="a"/>
    <w:link w:val="ab"/>
    <w:uiPriority w:val="99"/>
    <w:rsid w:val="0084610C"/>
  </w:style>
  <w:style w:type="character" w:customStyle="1" w:styleId="ab">
    <w:name w:val="批注文字 字符"/>
    <w:link w:val="aa"/>
    <w:uiPriority w:val="99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table" w:styleId="afa">
    <w:name w:val="Table Grid"/>
    <w:basedOn w:val="a1"/>
    <w:uiPriority w:val="39"/>
    <w:rsid w:val="00FC0345"/>
    <w:rPr>
      <w:rFonts w:asciiTheme="minorHAnsi" w:eastAsiaTheme="minorEastAsia" w:hAnsiTheme="minorHAnsi" w:cstheme="minorBidi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CTableBody">
    <w:name w:val="TC_Table_Body"/>
    <w:basedOn w:val="a"/>
    <w:rsid w:val="00FC0345"/>
    <w:pPr>
      <w:widowControl/>
      <w:autoSpaceDE/>
      <w:autoSpaceDN/>
      <w:adjustRightInd/>
      <w:spacing w:after="200"/>
    </w:pPr>
    <w:rPr>
      <w:rFonts w:ascii="Times" w:hAnsi="Times" w:cs="Times New Roman"/>
      <w:color w:val="auto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F0389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F0389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F03894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F03894"/>
    <w:rPr>
      <w:rFonts w:ascii="Calibri" w:hAnsi="Calibri" w:cs="Calibri"/>
      <w:noProof/>
      <w:color w:val="000000"/>
      <w:sz w:val="24"/>
      <w:szCs w:val="24"/>
    </w:rPr>
  </w:style>
  <w:style w:type="paragraph" w:styleId="afb">
    <w:name w:val="Date"/>
    <w:basedOn w:val="a"/>
    <w:next w:val="a"/>
    <w:link w:val="afc"/>
    <w:uiPriority w:val="99"/>
    <w:semiHidden/>
    <w:unhideWhenUsed/>
    <w:rsid w:val="00B12DCC"/>
  </w:style>
  <w:style w:type="character" w:customStyle="1" w:styleId="afc">
    <w:name w:val="日期 字符"/>
    <w:basedOn w:val="a0"/>
    <w:link w:val="afb"/>
    <w:uiPriority w:val="99"/>
    <w:semiHidden/>
    <w:rsid w:val="00B12DCC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01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27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8CAEA51-3E87-4319-86B4-7260F027E9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884</Words>
  <Characters>39241</Characters>
  <Application>Microsoft Office Word</Application>
  <DocSecurity>0</DocSecurity>
  <Lines>327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603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6-18T04:46:00Z</dcterms:created>
  <dcterms:modified xsi:type="dcterms:W3CDTF">2019-06-18T0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